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EC082B" w14:textId="77777777" w:rsidR="008505CE" w:rsidRDefault="003F4B84" w:rsidP="00C83F5D">
      <w:pPr>
        <w:pStyle w:val="IbpsaFranceTitre"/>
      </w:pPr>
      <w:r w:rsidRPr="008C3A96">
        <w:t>Titre </w:t>
      </w:r>
      <w:r w:rsidR="00C83F5D" w:rsidRPr="008C3A96">
        <w:t>de l’article (res</w:t>
      </w:r>
      <w:r w:rsidR="008505CE">
        <w:t>pecter la police et la taille)</w:t>
      </w:r>
    </w:p>
    <w:p w14:paraId="670229CB" w14:textId="77777777" w:rsidR="003F4B84" w:rsidRPr="008C3A96" w:rsidRDefault="003F4B84" w:rsidP="003F4B84">
      <w:pPr>
        <w:pStyle w:val="IbpsaFranceAuteurs"/>
      </w:pPr>
      <w:r w:rsidRPr="008C3A96">
        <w:t>Prénom Nom</w:t>
      </w:r>
      <w:r w:rsidR="00214083">
        <w:t>*</w:t>
      </w:r>
      <w:r w:rsidRPr="008C3A96">
        <w:rPr>
          <w:vertAlign w:val="superscript"/>
        </w:rPr>
        <w:t>1</w:t>
      </w:r>
      <w:r w:rsidR="00DE7079" w:rsidRPr="008C3A96">
        <w:t>, Prénom Nom</w:t>
      </w:r>
      <w:r w:rsidR="00DE7079" w:rsidRPr="008C3A96">
        <w:rPr>
          <w:vertAlign w:val="superscript"/>
        </w:rPr>
        <w:t>2</w:t>
      </w:r>
      <w:r w:rsidR="00DE7079" w:rsidRPr="008C3A96">
        <w:t xml:space="preserve"> des auteurs</w:t>
      </w:r>
    </w:p>
    <w:p w14:paraId="590A3839" w14:textId="77777777" w:rsidR="00F21165" w:rsidRPr="008C3A96" w:rsidRDefault="003F4B84" w:rsidP="00F21165">
      <w:pPr>
        <w:pStyle w:val="IbpsaFranceAuteurs"/>
        <w:spacing w:after="0"/>
        <w:rPr>
          <w:rStyle w:val="style411"/>
          <w:b/>
          <w:bCs/>
        </w:rPr>
      </w:pPr>
      <w:r w:rsidRPr="008C3A96">
        <w:rPr>
          <w:vertAlign w:val="superscript"/>
        </w:rPr>
        <w:t>1</w:t>
      </w:r>
      <w:r w:rsidRPr="008C3A96">
        <w:t xml:space="preserve"> </w:t>
      </w:r>
      <w:r w:rsidR="007A45FC">
        <w:t xml:space="preserve">Entité de </w:t>
      </w:r>
      <w:r w:rsidR="00214083">
        <w:t>rattachement</w:t>
      </w:r>
      <w:r w:rsidR="00DE7079" w:rsidRPr="008C3A96">
        <w:rPr>
          <w:i/>
        </w:rPr>
        <w:br/>
      </w:r>
      <w:r w:rsidR="007A45FC">
        <w:rPr>
          <w:rStyle w:val="style581"/>
          <w:i w:val="0"/>
          <w:sz w:val="24"/>
          <w:szCs w:val="24"/>
        </w:rPr>
        <w:t>adresse de l'entité</w:t>
      </w:r>
      <w:r w:rsidR="00DE7079" w:rsidRPr="008C3A96">
        <w:rPr>
          <w:rStyle w:val="style411"/>
          <w:b/>
          <w:bCs/>
        </w:rPr>
        <w:t>,</w:t>
      </w:r>
    </w:p>
    <w:p w14:paraId="781BB6A0" w14:textId="77777777" w:rsidR="003F4B84" w:rsidRPr="007A45FC" w:rsidRDefault="00214083" w:rsidP="00F21165">
      <w:pPr>
        <w:pStyle w:val="IbpsaFranceAuteurs"/>
        <w:spacing w:after="0"/>
      </w:pPr>
      <w:r>
        <w:rPr>
          <w:rStyle w:val="style411"/>
          <w:b/>
          <w:bCs/>
        </w:rPr>
        <w:t>*</w:t>
      </w:r>
      <w:hyperlink r:id="rId9" w:history="1">
        <w:r w:rsidR="007A45FC" w:rsidRPr="007A45FC">
          <w:rPr>
            <w:rStyle w:val="Lienhypertexte"/>
            <w:u w:val="none"/>
          </w:rPr>
          <w:t>adresse.electronique@ibpsa.</w:t>
        </w:r>
        <w:r w:rsidR="007A45FC">
          <w:rPr>
            <w:rStyle w:val="Lienhypertexte"/>
            <w:u w:val="none"/>
          </w:rPr>
          <w:t>fr</w:t>
        </w:r>
      </w:hyperlink>
    </w:p>
    <w:p w14:paraId="5A3A02BF" w14:textId="77777777" w:rsidR="003F4B84" w:rsidRPr="007A45FC" w:rsidRDefault="003F4B84">
      <w:pPr>
        <w:pStyle w:val="Filetrsumhaut"/>
      </w:pPr>
    </w:p>
    <w:p w14:paraId="7E884581" w14:textId="77777777" w:rsidR="003F4B84" w:rsidRPr="008C3A96" w:rsidRDefault="003F4B84" w:rsidP="003F4B84">
      <w:pPr>
        <w:pStyle w:val="IbpsaFranceRsum"/>
      </w:pPr>
      <w:r w:rsidRPr="007A45FC">
        <w:t xml:space="preserve">RESUME. </w:t>
      </w:r>
      <w:r w:rsidRPr="008C3A96">
        <w:t xml:space="preserve">Le Comité d’organisation remercie les auteurs pour le strict respect qu’ils accorderont à ces dispositions. La taille de ce résumé ne doit pas dépasser dix lignes. Il est à composer en </w:t>
      </w:r>
      <w:proofErr w:type="spellStart"/>
      <w:r w:rsidR="00DE7079" w:rsidRPr="008C3A96">
        <w:t>arial</w:t>
      </w:r>
      <w:proofErr w:type="spellEnd"/>
      <w:r w:rsidRPr="008C3A96">
        <w:t xml:space="preserve"> corps 9 italique, interligné 11 points. </w:t>
      </w:r>
    </w:p>
    <w:p w14:paraId="4CDF6A30" w14:textId="77777777" w:rsidR="003F4B84" w:rsidRPr="008C3A96" w:rsidRDefault="003F4B84" w:rsidP="00AA52EE">
      <w:pPr>
        <w:pStyle w:val="IbpsaFranceMotsCls"/>
      </w:pPr>
      <w:r w:rsidRPr="008C3A96">
        <w:t>MOTS-CLÉS : insérer 3 mots-clés décrivant au mieux votre article.</w:t>
      </w:r>
    </w:p>
    <w:p w14:paraId="31F984E3" w14:textId="77777777" w:rsidR="003F4B84" w:rsidRPr="008C3A96" w:rsidRDefault="003F4B84">
      <w:pPr>
        <w:pStyle w:val="Filetrsumbas"/>
      </w:pPr>
    </w:p>
    <w:p w14:paraId="4C6BBCF3" w14:textId="77777777" w:rsidR="003F4B84" w:rsidRPr="008C3A96" w:rsidRDefault="003F4B84">
      <w:pPr>
        <w:pStyle w:val="Filetrsumhaut"/>
      </w:pPr>
    </w:p>
    <w:p w14:paraId="5C3C90DD" w14:textId="77777777" w:rsidR="003F4B84" w:rsidRPr="009912AC" w:rsidRDefault="003F4B84" w:rsidP="009912AC">
      <w:pPr>
        <w:pStyle w:val="IbpsaFranceRsum"/>
      </w:pPr>
      <w:r w:rsidRPr="009912AC">
        <w:t xml:space="preserve">ABSTRACT. The </w:t>
      </w:r>
      <w:proofErr w:type="spellStart"/>
      <w:r w:rsidRPr="009912AC">
        <w:t>publisher</w:t>
      </w:r>
      <w:proofErr w:type="spellEnd"/>
      <w:r w:rsidRPr="009912AC">
        <w:t xml:space="preserve"> </w:t>
      </w:r>
      <w:proofErr w:type="spellStart"/>
      <w:r w:rsidRPr="009912AC">
        <w:t>would</w:t>
      </w:r>
      <w:proofErr w:type="spellEnd"/>
      <w:r w:rsidRPr="009912AC">
        <w:t xml:space="preserve"> </w:t>
      </w:r>
      <w:proofErr w:type="spellStart"/>
      <w:r w:rsidRPr="009912AC">
        <w:t>be</w:t>
      </w:r>
      <w:proofErr w:type="spellEnd"/>
      <w:r w:rsidRPr="009912AC">
        <w:t xml:space="preserve"> </w:t>
      </w:r>
      <w:proofErr w:type="spellStart"/>
      <w:r w:rsidRPr="009912AC">
        <w:t>grateful</w:t>
      </w:r>
      <w:proofErr w:type="spellEnd"/>
      <w:r w:rsidRPr="009912AC">
        <w:t xml:space="preserve"> to </w:t>
      </w:r>
      <w:proofErr w:type="spellStart"/>
      <w:r w:rsidRPr="009912AC">
        <w:t>authors</w:t>
      </w:r>
      <w:proofErr w:type="spellEnd"/>
      <w:r w:rsidRPr="009912AC">
        <w:t xml:space="preserve"> for </w:t>
      </w:r>
      <w:proofErr w:type="spellStart"/>
      <w:r w:rsidRPr="009912AC">
        <w:t>respecting</w:t>
      </w:r>
      <w:proofErr w:type="spellEnd"/>
      <w:r w:rsidRPr="009912AC">
        <w:t xml:space="preserve"> </w:t>
      </w:r>
      <w:proofErr w:type="spellStart"/>
      <w:r w:rsidRPr="009912AC">
        <w:t>these</w:t>
      </w:r>
      <w:proofErr w:type="spellEnd"/>
      <w:r w:rsidRPr="009912AC">
        <w:t xml:space="preserve"> indications. The </w:t>
      </w:r>
      <w:proofErr w:type="spellStart"/>
      <w:r w:rsidRPr="009912AC">
        <w:t>length</w:t>
      </w:r>
      <w:proofErr w:type="spellEnd"/>
      <w:r w:rsidRPr="009912AC">
        <w:t xml:space="preserve"> of </w:t>
      </w:r>
      <w:proofErr w:type="spellStart"/>
      <w:r w:rsidRPr="009912AC">
        <w:t>this</w:t>
      </w:r>
      <w:proofErr w:type="spellEnd"/>
      <w:r w:rsidRPr="009912AC">
        <w:t xml:space="preserve"> </w:t>
      </w:r>
      <w:proofErr w:type="spellStart"/>
      <w:r w:rsidRPr="009912AC">
        <w:t>summary</w:t>
      </w:r>
      <w:proofErr w:type="spellEnd"/>
      <w:r w:rsidRPr="009912AC">
        <w:t xml:space="preserve"> </w:t>
      </w:r>
      <w:proofErr w:type="spellStart"/>
      <w:r w:rsidRPr="009912AC">
        <w:t>may</w:t>
      </w:r>
      <w:proofErr w:type="spellEnd"/>
      <w:r w:rsidRPr="009912AC">
        <w:t xml:space="preserve"> </w:t>
      </w:r>
      <w:proofErr w:type="spellStart"/>
      <w:r w:rsidRPr="009912AC">
        <w:t>attain</w:t>
      </w:r>
      <w:proofErr w:type="spellEnd"/>
      <w:r w:rsidRPr="009912AC">
        <w:t xml:space="preserve"> </w:t>
      </w:r>
      <w:proofErr w:type="spellStart"/>
      <w:r w:rsidRPr="009912AC">
        <w:t>ten</w:t>
      </w:r>
      <w:proofErr w:type="spellEnd"/>
      <w:r w:rsidRPr="009912AC">
        <w:t xml:space="preserve"> </w:t>
      </w:r>
      <w:proofErr w:type="spellStart"/>
      <w:r w:rsidRPr="009912AC">
        <w:t>lines</w:t>
      </w:r>
      <w:proofErr w:type="spellEnd"/>
      <w:r w:rsidRPr="009912AC">
        <w:t xml:space="preserve">. It </w:t>
      </w:r>
      <w:proofErr w:type="spellStart"/>
      <w:r w:rsidRPr="009912AC">
        <w:t>is</w:t>
      </w:r>
      <w:proofErr w:type="spellEnd"/>
      <w:r w:rsidRPr="009912AC">
        <w:t xml:space="preserve"> to </w:t>
      </w:r>
      <w:proofErr w:type="spellStart"/>
      <w:r w:rsidRPr="009912AC">
        <w:t>be</w:t>
      </w:r>
      <w:proofErr w:type="spellEnd"/>
      <w:r w:rsidRPr="009912AC">
        <w:t xml:space="preserve"> </w:t>
      </w:r>
      <w:proofErr w:type="spellStart"/>
      <w:r w:rsidRPr="009912AC">
        <w:t>written</w:t>
      </w:r>
      <w:proofErr w:type="spellEnd"/>
      <w:r w:rsidRPr="009912AC">
        <w:t xml:space="preserve"> in size 9 </w:t>
      </w:r>
      <w:proofErr w:type="spellStart"/>
      <w:r w:rsidRPr="009912AC">
        <w:t>italic</w:t>
      </w:r>
      <w:proofErr w:type="spellEnd"/>
      <w:r w:rsidRPr="009912AC">
        <w:t xml:space="preserve"> </w:t>
      </w:r>
      <w:proofErr w:type="spellStart"/>
      <w:r w:rsidR="00DE7079" w:rsidRPr="009912AC">
        <w:t>arial</w:t>
      </w:r>
      <w:proofErr w:type="spellEnd"/>
      <w:r w:rsidRPr="009912AC">
        <w:t>.</w:t>
      </w:r>
    </w:p>
    <w:p w14:paraId="1A8E5F48" w14:textId="77777777" w:rsidR="003F4B84" w:rsidRPr="008C3A96" w:rsidRDefault="003F4B84" w:rsidP="00AA52EE">
      <w:pPr>
        <w:pStyle w:val="IbpsaFranceMotsCls"/>
      </w:pPr>
      <w:r w:rsidRPr="008C3A96">
        <w:t xml:space="preserve">KEYWORDS : </w:t>
      </w:r>
      <w:proofErr w:type="spellStart"/>
      <w:r w:rsidRPr="008C3A96">
        <w:t>significant</w:t>
      </w:r>
      <w:proofErr w:type="spellEnd"/>
      <w:r w:rsidRPr="008C3A96">
        <w:t xml:space="preserve"> </w:t>
      </w:r>
      <w:proofErr w:type="spellStart"/>
      <w:r w:rsidRPr="008C3A96">
        <w:t>words</w:t>
      </w:r>
      <w:proofErr w:type="spellEnd"/>
      <w:r w:rsidRPr="008C3A96">
        <w:t xml:space="preserve">, in </w:t>
      </w:r>
      <w:proofErr w:type="spellStart"/>
      <w:r w:rsidRPr="008C3A96">
        <w:t>english</w:t>
      </w:r>
      <w:proofErr w:type="spellEnd"/>
      <w:r w:rsidRPr="008C3A96">
        <w:t xml:space="preserve">, </w:t>
      </w:r>
      <w:proofErr w:type="spellStart"/>
      <w:r w:rsidRPr="008C3A96">
        <w:t>will</w:t>
      </w:r>
      <w:proofErr w:type="spellEnd"/>
      <w:r w:rsidRPr="008C3A96">
        <w:t xml:space="preserve"> </w:t>
      </w:r>
      <w:proofErr w:type="spellStart"/>
      <w:r w:rsidRPr="008C3A96">
        <w:t>be</w:t>
      </w:r>
      <w:proofErr w:type="spellEnd"/>
      <w:r w:rsidRPr="008C3A96">
        <w:t xml:space="preserve"> </w:t>
      </w:r>
      <w:proofErr w:type="spellStart"/>
      <w:r w:rsidRPr="008C3A96">
        <w:t>separated</w:t>
      </w:r>
      <w:proofErr w:type="spellEnd"/>
      <w:r w:rsidRPr="008C3A96">
        <w:t xml:space="preserve"> as </w:t>
      </w:r>
      <w:proofErr w:type="spellStart"/>
      <w:r w:rsidRPr="008C3A96">
        <w:t>key</w:t>
      </w:r>
      <w:proofErr w:type="spellEnd"/>
      <w:r w:rsidRPr="008C3A96">
        <w:t xml:space="preserve"> </w:t>
      </w:r>
      <w:proofErr w:type="spellStart"/>
      <w:r w:rsidRPr="008C3A96">
        <w:t>words</w:t>
      </w:r>
      <w:proofErr w:type="spellEnd"/>
      <w:r w:rsidRPr="008C3A96">
        <w:t>.</w:t>
      </w:r>
    </w:p>
    <w:p w14:paraId="62E9FD55" w14:textId="77777777" w:rsidR="003F4B84" w:rsidRPr="008C3A96" w:rsidRDefault="003F4B84">
      <w:pPr>
        <w:pStyle w:val="Filetrsumbas"/>
        <w:rPr>
          <w:lang w:val="en-GB"/>
        </w:rPr>
      </w:pPr>
    </w:p>
    <w:p w14:paraId="45A89E37" w14:textId="77777777" w:rsidR="003F4B84" w:rsidRPr="008C3A96" w:rsidRDefault="003F4B84">
      <w:pPr>
        <w:pStyle w:val="IbpsaFranceTitre1"/>
      </w:pPr>
      <w:r w:rsidRPr="008C3A96">
        <w:t>Introduction</w:t>
      </w:r>
    </w:p>
    <w:p w14:paraId="70CA72E1" w14:textId="77777777" w:rsidR="003F4B84" w:rsidRPr="008C3A96" w:rsidRDefault="003F4B84">
      <w:pPr>
        <w:pStyle w:val="IbpsaFranceTexte"/>
      </w:pPr>
      <w:r w:rsidRPr="008C3A96">
        <w:t xml:space="preserve">Ce texte donne </w:t>
      </w:r>
      <w:r w:rsidRPr="008C3A96">
        <w:rPr>
          <w:b/>
        </w:rPr>
        <w:t>les consignes à respecter impérativement</w:t>
      </w:r>
      <w:r w:rsidRPr="008C3A96">
        <w:t xml:space="preserve"> pour garantir la qualité et l’homogénéité des communications. </w:t>
      </w:r>
      <w:r w:rsidR="003F555C" w:rsidRPr="008C3A96">
        <w:t xml:space="preserve">Si vous utiliser </w:t>
      </w:r>
      <w:proofErr w:type="spellStart"/>
      <w:r w:rsidR="0036311A">
        <w:t>MS</w:t>
      </w:r>
      <w:r w:rsidR="003F555C" w:rsidRPr="008C3A96">
        <w:t>Word</w:t>
      </w:r>
      <w:proofErr w:type="spellEnd"/>
      <w:r w:rsidR="003F555C" w:rsidRPr="008C3A96">
        <w:t xml:space="preserve"> </w:t>
      </w:r>
      <w:r w:rsidR="0036311A">
        <w:t xml:space="preserve">ou OpenOffice </w:t>
      </w:r>
      <w:r w:rsidR="003F555C" w:rsidRPr="008C3A96">
        <w:t xml:space="preserve">pour la rédaction de l'article, il est conseille que vous utilisez ce document comme modèle. </w:t>
      </w:r>
    </w:p>
    <w:p w14:paraId="21A605D8" w14:textId="77777777" w:rsidR="003F4B84" w:rsidRPr="008C3A96" w:rsidRDefault="003F4B84">
      <w:pPr>
        <w:pStyle w:val="IbpsaFranceTexte"/>
      </w:pPr>
      <w:r w:rsidRPr="008C3A96">
        <w:t xml:space="preserve">Les communications ne devront pas dépasser </w:t>
      </w:r>
      <w:r w:rsidRPr="00713A4E">
        <w:rPr>
          <w:b/>
        </w:rPr>
        <w:t>8 pages.</w:t>
      </w:r>
    </w:p>
    <w:p w14:paraId="793AFCB7" w14:textId="77777777" w:rsidR="003F4B84" w:rsidRPr="008C3A96" w:rsidRDefault="003F4B84">
      <w:pPr>
        <w:pStyle w:val="IbpsaFranceTitre1"/>
      </w:pPr>
      <w:r w:rsidRPr="008C3A96">
        <w:t>Présentation du texte courant</w:t>
      </w:r>
    </w:p>
    <w:p w14:paraId="66FE0319" w14:textId="77777777" w:rsidR="003F4B84" w:rsidRPr="008C3A96" w:rsidRDefault="003F4B84">
      <w:pPr>
        <w:pStyle w:val="IbpsaFranceTexte"/>
        <w:numPr>
          <w:ilvl w:val="12"/>
          <w:numId w:val="0"/>
        </w:numPr>
        <w:ind w:firstLine="284"/>
      </w:pPr>
      <w:r w:rsidRPr="008C3A96">
        <w:t>L’ensemble du texte est composé en « Times New Roman », corps 11, minuscule, interligné 16 points au moins, sans césure dans le texte, avec un alinéa de première ligne de 5 mm et justifié (Format &gt; paragraphe &gt; retrait &gt; 1</w:t>
      </w:r>
      <w:r w:rsidRPr="008C3A96">
        <w:rPr>
          <w:vertAlign w:val="superscript"/>
        </w:rPr>
        <w:t>re</w:t>
      </w:r>
      <w:r w:rsidRPr="008C3A96">
        <w:t xml:space="preserve"> ligne &gt; positif &gt; 0,5cm). Un espace de 6 pts est défini après chaque paragraphe (format &gt; paragraphe &gt; espace après : 6 pts).</w:t>
      </w:r>
    </w:p>
    <w:p w14:paraId="39C9B16C" w14:textId="77777777" w:rsidR="003F4B84" w:rsidRPr="008C3A96" w:rsidRDefault="003F4B84">
      <w:pPr>
        <w:pStyle w:val="IbpsaFranceTitre1"/>
      </w:pPr>
      <w:r w:rsidRPr="008C3A96">
        <w:t>Format de page</w:t>
      </w:r>
    </w:p>
    <w:p w14:paraId="09A83FD3" w14:textId="77777777" w:rsidR="003F4B84" w:rsidRPr="008C3A96" w:rsidRDefault="003F4B84" w:rsidP="008C3A96">
      <w:pPr>
        <w:pStyle w:val="IbpsaFranceTitre2"/>
      </w:pPr>
      <w:r w:rsidRPr="008C3A96">
        <w:t>Marges</w:t>
      </w:r>
    </w:p>
    <w:p w14:paraId="16A52EFD" w14:textId="77777777" w:rsidR="003F4B84" w:rsidRPr="008C3A96" w:rsidRDefault="003F4B84">
      <w:pPr>
        <w:pStyle w:val="IbpsaFranceTexte"/>
      </w:pPr>
      <w:r w:rsidRPr="008C3A96">
        <w:t>Les pages possèdent les caractéristiques suivantes :</w:t>
      </w:r>
    </w:p>
    <w:p w14:paraId="5A084F43" w14:textId="77777777" w:rsidR="003F4B84" w:rsidRPr="008C3A96" w:rsidRDefault="003F4B84">
      <w:pPr>
        <w:pStyle w:val="IbpsaFranceTexte"/>
        <w:numPr>
          <w:ilvl w:val="12"/>
          <w:numId w:val="0"/>
        </w:numPr>
        <w:ind w:firstLine="284"/>
      </w:pPr>
      <w:r w:rsidRPr="008C3A96">
        <w:t>– largeur des textes (ou justification) : 160 mm exactement,</w:t>
      </w:r>
    </w:p>
    <w:p w14:paraId="0BD5B5C1" w14:textId="77777777" w:rsidR="003F4B84" w:rsidRPr="008C3A96" w:rsidRDefault="003F4B84">
      <w:pPr>
        <w:pStyle w:val="IbpsaFranceTexte"/>
        <w:numPr>
          <w:ilvl w:val="12"/>
          <w:numId w:val="0"/>
        </w:numPr>
        <w:ind w:firstLine="284"/>
      </w:pPr>
      <w:r w:rsidRPr="008C3A96">
        <w:t>– hauteur des textes, y compris les notes : 247 mm maximum.</w:t>
      </w:r>
    </w:p>
    <w:p w14:paraId="20AA5C9F" w14:textId="77777777" w:rsidR="003F4B84" w:rsidRPr="00075721" w:rsidRDefault="003F4B84" w:rsidP="00075721">
      <w:pPr>
        <w:pStyle w:val="IbpsaFranceTexte"/>
      </w:pPr>
      <w:r w:rsidRPr="00075721">
        <w:t>Les marges à définir sont les suivantes :</w:t>
      </w:r>
    </w:p>
    <w:p w14:paraId="42AFF962" w14:textId="77777777" w:rsidR="003F4B84" w:rsidRPr="008C3A96" w:rsidRDefault="003F4B84">
      <w:pPr>
        <w:pStyle w:val="IbpsaFranceTexte"/>
        <w:ind w:left="284" w:firstLine="360"/>
      </w:pPr>
      <w:r w:rsidRPr="008C3A96">
        <w:t>Haut</w:t>
      </w:r>
      <w:r w:rsidRPr="008C3A96">
        <w:tab/>
      </w:r>
      <w:r w:rsidRPr="008C3A96">
        <w:tab/>
      </w:r>
      <w:r w:rsidRPr="008C3A96">
        <w:rPr>
          <w:b/>
        </w:rPr>
        <w:t>2,5 cm</w:t>
      </w:r>
    </w:p>
    <w:p w14:paraId="73FEF239" w14:textId="77777777" w:rsidR="003F4B84" w:rsidRPr="008C3A96" w:rsidRDefault="003F4B84">
      <w:pPr>
        <w:pStyle w:val="IbpsaFranceTexte"/>
        <w:numPr>
          <w:ilvl w:val="12"/>
          <w:numId w:val="0"/>
        </w:numPr>
        <w:ind w:firstLine="284"/>
      </w:pPr>
      <w:r w:rsidRPr="008C3A96">
        <w:lastRenderedPageBreak/>
        <w:tab/>
        <w:t>Bas</w:t>
      </w:r>
      <w:r w:rsidRPr="008C3A96">
        <w:tab/>
      </w:r>
      <w:r w:rsidRPr="008C3A96">
        <w:tab/>
      </w:r>
      <w:r w:rsidRPr="008C3A96">
        <w:rPr>
          <w:b/>
        </w:rPr>
        <w:t>2,5 cm</w:t>
      </w:r>
    </w:p>
    <w:p w14:paraId="169F7BCE" w14:textId="77777777" w:rsidR="003F4B84" w:rsidRPr="008C3A96" w:rsidRDefault="003F4B84">
      <w:pPr>
        <w:pStyle w:val="IbpsaFranceTexte"/>
        <w:numPr>
          <w:ilvl w:val="12"/>
          <w:numId w:val="0"/>
        </w:numPr>
        <w:ind w:firstLine="284"/>
      </w:pPr>
      <w:r w:rsidRPr="008C3A96">
        <w:tab/>
        <w:t>Gauche</w:t>
      </w:r>
      <w:r w:rsidRPr="008C3A96">
        <w:tab/>
      </w:r>
      <w:r w:rsidRPr="008C3A96">
        <w:tab/>
      </w:r>
      <w:r w:rsidRPr="008C3A96">
        <w:rPr>
          <w:b/>
        </w:rPr>
        <w:t>2,5 cm</w:t>
      </w:r>
      <w:r w:rsidRPr="008C3A96">
        <w:rPr>
          <w:b/>
        </w:rPr>
        <w:tab/>
      </w:r>
      <w:r w:rsidRPr="008C3A96">
        <w:rPr>
          <w:b/>
        </w:rPr>
        <w:tab/>
      </w:r>
      <w:r w:rsidRPr="008C3A96">
        <w:t>En-tête</w:t>
      </w:r>
      <w:r w:rsidRPr="008C3A96">
        <w:tab/>
      </w:r>
      <w:r w:rsidRPr="008C3A96">
        <w:tab/>
      </w:r>
      <w:r w:rsidRPr="008C3A96">
        <w:rPr>
          <w:b/>
        </w:rPr>
        <w:t>1,5 cm</w:t>
      </w:r>
    </w:p>
    <w:p w14:paraId="7F5D547D" w14:textId="77777777" w:rsidR="003F4B84" w:rsidRPr="008C3A96" w:rsidRDefault="003F4B84">
      <w:pPr>
        <w:pStyle w:val="IbpsaFranceTexte"/>
        <w:numPr>
          <w:ilvl w:val="12"/>
          <w:numId w:val="0"/>
        </w:numPr>
        <w:ind w:firstLine="284"/>
        <w:rPr>
          <w:b/>
        </w:rPr>
      </w:pPr>
      <w:r w:rsidRPr="008C3A96">
        <w:tab/>
        <w:t>Droite</w:t>
      </w:r>
      <w:r w:rsidRPr="008C3A96">
        <w:tab/>
      </w:r>
      <w:r w:rsidRPr="008C3A96">
        <w:tab/>
      </w:r>
      <w:r w:rsidRPr="008C3A96">
        <w:rPr>
          <w:b/>
        </w:rPr>
        <w:t>2,5 cm</w:t>
      </w:r>
      <w:r w:rsidRPr="008C3A96">
        <w:rPr>
          <w:b/>
        </w:rPr>
        <w:tab/>
      </w:r>
      <w:r w:rsidRPr="008C3A96">
        <w:rPr>
          <w:b/>
        </w:rPr>
        <w:tab/>
      </w:r>
      <w:r w:rsidRPr="008C3A96">
        <w:t>Pied de page</w:t>
      </w:r>
      <w:r w:rsidRPr="008C3A96">
        <w:tab/>
      </w:r>
      <w:r w:rsidRPr="008C3A96">
        <w:rPr>
          <w:b/>
        </w:rPr>
        <w:t>1,5 cm</w:t>
      </w:r>
    </w:p>
    <w:p w14:paraId="3A7F4AA1" w14:textId="77777777" w:rsidR="003F4B84" w:rsidRPr="008C3A96" w:rsidRDefault="003F4B84" w:rsidP="008C3A96">
      <w:pPr>
        <w:pStyle w:val="IbpsaFranceTitre2"/>
      </w:pPr>
      <w:r w:rsidRPr="008C3A96">
        <w:t>En-tête et pied de page</w:t>
      </w:r>
    </w:p>
    <w:p w14:paraId="405EC8D9" w14:textId="77777777" w:rsidR="003F4B84" w:rsidRPr="00075721" w:rsidRDefault="003F4B84" w:rsidP="00075721">
      <w:pPr>
        <w:pStyle w:val="IbpsaFranceTexte"/>
      </w:pPr>
      <w:r w:rsidRPr="00075721">
        <w:t xml:space="preserve">La pagination est insérée en pied de page en Times New Roman, corps 10. </w:t>
      </w:r>
    </w:p>
    <w:p w14:paraId="0F4BF5D1" w14:textId="77777777" w:rsidR="003F4B84" w:rsidRPr="00075721" w:rsidRDefault="003F4B84" w:rsidP="00A55029">
      <w:pPr>
        <w:pStyle w:val="IbpsaFranceTexte"/>
      </w:pPr>
      <w:r w:rsidRPr="00075721">
        <w:t>Insérer le titre « </w:t>
      </w:r>
      <w:r w:rsidR="000E3513" w:rsidRPr="00075721">
        <w:t>…</w:t>
      </w:r>
      <w:r w:rsidR="00A55029" w:rsidRPr="00A55029">
        <w:rPr>
          <w:smallCaps/>
        </w:rPr>
        <w:t xml:space="preserve"> </w:t>
      </w:r>
      <w:r w:rsidR="00A55029" w:rsidRPr="00A55029">
        <w:t>Conférence IBPSA France – Marne-la-Vallée – 2016</w:t>
      </w:r>
      <w:bookmarkStart w:id="0" w:name="_GoBack"/>
      <w:bookmarkEnd w:id="0"/>
      <w:r w:rsidR="000E3513" w:rsidRPr="00075721">
        <w:t>…</w:t>
      </w:r>
      <w:r w:rsidRPr="00075721">
        <w:t xml:space="preserve"> » </w:t>
      </w:r>
      <w:proofErr w:type="gramStart"/>
      <w:r w:rsidRPr="00075721">
        <w:t>en</w:t>
      </w:r>
      <w:proofErr w:type="gramEnd"/>
      <w:r w:rsidRPr="00075721">
        <w:t xml:space="preserve"> en-tête en Times New Roman,</w:t>
      </w:r>
      <w:r w:rsidR="000E3513" w:rsidRPr="00075721">
        <w:t xml:space="preserve"> </w:t>
      </w:r>
      <w:r w:rsidRPr="00075721">
        <w:t>corps 9 petite majuscule. Affichage &gt; En-tête et pied de page &gt; première page différente.</w:t>
      </w:r>
    </w:p>
    <w:p w14:paraId="70220340" w14:textId="77777777" w:rsidR="003F4B84" w:rsidRPr="008C3A96" w:rsidRDefault="003F4B84">
      <w:pPr>
        <w:pStyle w:val="IbpsaFranceTitre1"/>
      </w:pPr>
      <w:r w:rsidRPr="008C3A96">
        <w:t>Composition de la première page</w:t>
      </w:r>
    </w:p>
    <w:p w14:paraId="63E3B485" w14:textId="77777777" w:rsidR="003F4B84" w:rsidRPr="008C3A96" w:rsidRDefault="003F4B84">
      <w:pPr>
        <w:pStyle w:val="IbpsaFranceTexte"/>
        <w:numPr>
          <w:ilvl w:val="0"/>
          <w:numId w:val="6"/>
        </w:numPr>
      </w:pPr>
      <w:r w:rsidRPr="008C3A96">
        <w:t>Le titre de la communication doit être informatif et concis. Le titre est composé en Times New roman 14 gras minuscule, justifié.</w:t>
      </w:r>
    </w:p>
    <w:p w14:paraId="31913F57" w14:textId="77777777" w:rsidR="003F4B84" w:rsidRPr="008C3A96" w:rsidRDefault="000E3513">
      <w:pPr>
        <w:pStyle w:val="IbpsaFranceTexte"/>
        <w:numPr>
          <w:ilvl w:val="0"/>
          <w:numId w:val="6"/>
        </w:numPr>
      </w:pPr>
      <w:r w:rsidRPr="008C3A96">
        <w:t>prénom et nom de l’auteur</w:t>
      </w:r>
      <w:r w:rsidR="003F4B84" w:rsidRPr="008C3A96">
        <w:t xml:space="preserve"> : en corps 12 gras romain minuscule ; </w:t>
      </w:r>
    </w:p>
    <w:p w14:paraId="2C37AB19" w14:textId="77777777" w:rsidR="003F4B84" w:rsidRPr="008C3A96" w:rsidRDefault="000E3513">
      <w:pPr>
        <w:pStyle w:val="IbpsaFranceTexte"/>
        <w:numPr>
          <w:ilvl w:val="0"/>
          <w:numId w:val="6"/>
        </w:numPr>
      </w:pPr>
      <w:r w:rsidRPr="008C3A96">
        <w:t xml:space="preserve">coordonnées </w:t>
      </w:r>
      <w:r w:rsidR="000A5967" w:rsidRPr="008C3A96">
        <w:t xml:space="preserve">des </w:t>
      </w:r>
      <w:r w:rsidR="003F4B84" w:rsidRPr="008C3A96">
        <w:t>auteurs (appartenance, adresse professionnelle) : en corps 10 italique.</w:t>
      </w:r>
    </w:p>
    <w:p w14:paraId="6EABA44A" w14:textId="77777777" w:rsidR="003F4B84" w:rsidRPr="00075721" w:rsidRDefault="003F4B84" w:rsidP="00075721">
      <w:pPr>
        <w:pStyle w:val="IbpsaFranceTexte"/>
      </w:pPr>
      <w:r w:rsidRPr="00075721">
        <w:t>Le résumé et les mots-clés sont indiqués impérativement en français et en anglais dans l’ordre suivant</w:t>
      </w:r>
      <w:proofErr w:type="gramStart"/>
      <w:r w:rsidR="00544473" w:rsidRPr="00075721">
        <w:t> </w:t>
      </w:r>
      <w:r w:rsidRPr="00075721">
        <w:t xml:space="preserve"> :</w:t>
      </w:r>
      <w:proofErr w:type="gramEnd"/>
      <w:r w:rsidRPr="00075721">
        <w:t xml:space="preserve"> résumé, mots-clés, abstract, et keywords. </w:t>
      </w:r>
    </w:p>
    <w:p w14:paraId="49CA8C4A" w14:textId="77777777" w:rsidR="003F4B84" w:rsidRPr="00075721" w:rsidRDefault="003F4B84" w:rsidP="00075721">
      <w:pPr>
        <w:pStyle w:val="IbpsaFranceTexte"/>
      </w:pPr>
      <w:r w:rsidRPr="00075721">
        <w:t>Cet ensemble est composé en corps 9 italique, minuscule, sauf les termes : (RÉSUMÉ. ABSTRACT. MOTS-CLÉS : KEYWORDS : qui sont en capitales) interligné 11 points et espacés de 3 pts entre les paragraphes. Le paragraphe (résumé + mots clés) ou (abstract + keywords) est bordé d’un trait supérieur fin et d’un trait inférieur fin.</w:t>
      </w:r>
    </w:p>
    <w:p w14:paraId="7A74D1D0" w14:textId="77777777" w:rsidR="003F4B84" w:rsidRPr="008C3A96" w:rsidRDefault="003F4B84">
      <w:pPr>
        <w:pStyle w:val="IbpsaFranceTitre1"/>
      </w:pPr>
      <w:r w:rsidRPr="008C3A96">
        <w:t>Titre des paragraphes</w:t>
      </w:r>
    </w:p>
    <w:p w14:paraId="6EA21E15" w14:textId="77777777" w:rsidR="003F4B84" w:rsidRPr="008C3A96" w:rsidRDefault="003F4B84">
      <w:pPr>
        <w:pStyle w:val="IbpsaFranceTexte"/>
        <w:numPr>
          <w:ilvl w:val="12"/>
          <w:numId w:val="0"/>
        </w:numPr>
        <w:ind w:firstLine="284"/>
      </w:pPr>
      <w:r w:rsidRPr="008C3A96">
        <w:t>Ils se présentent ainsi :</w:t>
      </w:r>
    </w:p>
    <w:p w14:paraId="5C68FFD7" w14:textId="77777777" w:rsidR="003F4B84" w:rsidRPr="008C3A96" w:rsidRDefault="003F4B84" w:rsidP="00D74319">
      <w:pPr>
        <w:pStyle w:val="IbpsaFranceTitre1"/>
      </w:pPr>
      <w:r w:rsidRPr="008C3A96">
        <w:t xml:space="preserve">Titre de niveau 1 (style </w:t>
      </w:r>
      <w:r w:rsidR="007A45FC">
        <w:t>IbpsaFranceTitre</w:t>
      </w:r>
      <w:r w:rsidRPr="008C3A96">
        <w:t>1) (12 pts avant, 12 après)</w:t>
      </w:r>
    </w:p>
    <w:p w14:paraId="432BD0D1" w14:textId="77777777" w:rsidR="003F4B84" w:rsidRPr="008C3A96" w:rsidRDefault="003F4B84" w:rsidP="00883FE0">
      <w:pPr>
        <w:pStyle w:val="IbpsaFranceTitre2"/>
      </w:pPr>
      <w:r w:rsidRPr="008C3A96">
        <w:t xml:space="preserve">Titre de niveau 2 (style </w:t>
      </w:r>
      <w:r w:rsidR="007A45FC">
        <w:t>IbpsaFranceTitre</w:t>
      </w:r>
      <w:r w:rsidRPr="008C3A96">
        <w:t>2) (9 pts avant, 9 après)</w:t>
      </w:r>
    </w:p>
    <w:p w14:paraId="02F6C97B" w14:textId="77777777" w:rsidR="003F4B84" w:rsidRPr="008C3A96" w:rsidRDefault="003F4B84">
      <w:pPr>
        <w:pStyle w:val="IbpsaFranceTitre3"/>
      </w:pPr>
      <w:r w:rsidRPr="008C3A96">
        <w:t xml:space="preserve">Titre de niveau 3 (style </w:t>
      </w:r>
      <w:r w:rsidR="007A45FC">
        <w:t>IbpsaFranceTitre</w:t>
      </w:r>
      <w:r w:rsidRPr="008C3A96">
        <w:t>3) (6 pts avant, 6 après)</w:t>
      </w:r>
    </w:p>
    <w:p w14:paraId="509C2835" w14:textId="77777777" w:rsidR="003F4B84" w:rsidRPr="008C3A96" w:rsidRDefault="003F4B84">
      <w:pPr>
        <w:pStyle w:val="IbpsaFranceTitre1"/>
      </w:pPr>
      <w:r w:rsidRPr="008C3A96">
        <w:t>Figures et tableaux</w:t>
      </w:r>
    </w:p>
    <w:p w14:paraId="11BF5FC3" w14:textId="77777777" w:rsidR="003F4B84" w:rsidRPr="008C3A96" w:rsidRDefault="003F4B84">
      <w:pPr>
        <w:pStyle w:val="IbpsaFranceTexte"/>
        <w:numPr>
          <w:ilvl w:val="12"/>
          <w:numId w:val="0"/>
        </w:numPr>
        <w:ind w:firstLine="284"/>
      </w:pPr>
      <w:r w:rsidRPr="008C3A96">
        <w:t>Les figures, illustrations et tableaux doivent être incorporés au texte. Les photographies sont en format JPEG (résolution : 300 DPI). Les figures et illustrations sont numérotées de 1 à n à l’intérieur de l’article. Idem pour les tableaux. Des légendes explicites les accompagnent, composées en Times new roman 11, centré, sans alinéa.</w:t>
      </w:r>
    </w:p>
    <w:p w14:paraId="75C97289" w14:textId="77777777" w:rsidR="00FB15D9" w:rsidRDefault="007F624F" w:rsidP="00D36322">
      <w:pPr>
        <w:pStyle w:val="IbpasFranceFigure"/>
      </w:pPr>
      <w:r>
        <w:rPr>
          <w:noProof/>
        </w:rPr>
        <w:lastRenderedPageBreak/>
        <w:drawing>
          <wp:inline distT="0" distB="0" distL="0" distR="0" wp14:anchorId="2AD03FBB" wp14:editId="1229B66A">
            <wp:extent cx="2057400" cy="2057400"/>
            <wp:effectExtent l="0" t="0" r="0" b="0"/>
            <wp:docPr id="1" name="Image 1" descr="tes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p>
    <w:p w14:paraId="4C3BE289" w14:textId="77777777" w:rsidR="00FB15D9" w:rsidRPr="008C3A96" w:rsidRDefault="003F4B84" w:rsidP="00D36322">
      <w:pPr>
        <w:pStyle w:val="IbpsaFranceFigureLegende"/>
      </w:pPr>
      <w:r w:rsidRPr="008C3A96">
        <w:t>Figure i : Légende de la figure.</w:t>
      </w:r>
    </w:p>
    <w:tbl>
      <w:tblPr>
        <w:tblW w:w="0" w:type="auto"/>
        <w:jc w:val="center"/>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9"/>
        <w:gridCol w:w="1218"/>
        <w:gridCol w:w="1071"/>
        <w:gridCol w:w="1062"/>
      </w:tblGrid>
      <w:tr w:rsidR="00FB15D9" w:rsidRPr="00F92763" w14:paraId="6B22D52A" w14:textId="77777777" w:rsidTr="00FB15D9">
        <w:trPr>
          <w:jc w:val="center"/>
        </w:trPr>
        <w:tc>
          <w:tcPr>
            <w:tcW w:w="1127" w:type="dxa"/>
            <w:tcBorders>
              <w:top w:val="single" w:sz="4" w:space="0" w:color="auto"/>
              <w:left w:val="nil"/>
              <w:bottom w:val="single" w:sz="4" w:space="0" w:color="auto"/>
              <w:right w:val="nil"/>
            </w:tcBorders>
          </w:tcPr>
          <w:p w14:paraId="306E89D9" w14:textId="77777777" w:rsidR="00FB15D9" w:rsidRPr="00FB15D9" w:rsidRDefault="00FB15D9" w:rsidP="00FB15D9">
            <w:pPr>
              <w:pStyle w:val="IbpsaFranceTexteTableau"/>
            </w:pPr>
          </w:p>
        </w:tc>
        <w:tc>
          <w:tcPr>
            <w:tcW w:w="1218" w:type="dxa"/>
            <w:tcBorders>
              <w:top w:val="single" w:sz="4" w:space="0" w:color="auto"/>
              <w:left w:val="nil"/>
              <w:bottom w:val="single" w:sz="4" w:space="0" w:color="auto"/>
              <w:right w:val="nil"/>
            </w:tcBorders>
            <w:vAlign w:val="center"/>
          </w:tcPr>
          <w:p w14:paraId="1BAB08C6" w14:textId="77777777" w:rsidR="00FB15D9" w:rsidRPr="00F92763" w:rsidRDefault="00E038EF" w:rsidP="00FB15D9">
            <w:pPr>
              <w:pStyle w:val="IbpsaFranceTexteTableau"/>
            </w:pPr>
            <w:r>
              <w:t>Vitre 1 4mm</w:t>
            </w:r>
          </w:p>
        </w:tc>
        <w:tc>
          <w:tcPr>
            <w:tcW w:w="1071" w:type="dxa"/>
            <w:tcBorders>
              <w:top w:val="single" w:sz="4" w:space="0" w:color="auto"/>
              <w:left w:val="nil"/>
              <w:bottom w:val="single" w:sz="4" w:space="0" w:color="auto"/>
              <w:right w:val="nil"/>
            </w:tcBorders>
            <w:vAlign w:val="center"/>
          </w:tcPr>
          <w:p w14:paraId="0B7C5D96" w14:textId="77777777" w:rsidR="00FB15D9" w:rsidRPr="00F92763" w:rsidRDefault="00E038EF" w:rsidP="00FB15D9">
            <w:pPr>
              <w:pStyle w:val="IbpsaFranceTexteTableau"/>
            </w:pPr>
            <w:r>
              <w:t>Vitre 2 6mm</w:t>
            </w:r>
          </w:p>
        </w:tc>
        <w:tc>
          <w:tcPr>
            <w:tcW w:w="1062" w:type="dxa"/>
            <w:tcBorders>
              <w:top w:val="single" w:sz="4" w:space="0" w:color="auto"/>
              <w:left w:val="nil"/>
              <w:bottom w:val="single" w:sz="4" w:space="0" w:color="auto"/>
              <w:right w:val="nil"/>
            </w:tcBorders>
            <w:vAlign w:val="center"/>
          </w:tcPr>
          <w:p w14:paraId="3D1F0C2C" w14:textId="77777777" w:rsidR="00FB15D9" w:rsidRPr="00F92763" w:rsidRDefault="00E038EF" w:rsidP="00FB15D9">
            <w:pPr>
              <w:pStyle w:val="IbpsaFranceTexteTableau"/>
            </w:pPr>
            <w:r>
              <w:t>Vitre 3 4mm</w:t>
            </w:r>
          </w:p>
        </w:tc>
      </w:tr>
      <w:tr w:rsidR="00FB15D9" w:rsidRPr="00F92763" w14:paraId="4B4B1240" w14:textId="77777777" w:rsidTr="00FB15D9">
        <w:trPr>
          <w:jc w:val="center"/>
        </w:trPr>
        <w:tc>
          <w:tcPr>
            <w:tcW w:w="1127" w:type="dxa"/>
            <w:tcBorders>
              <w:top w:val="single" w:sz="4" w:space="0" w:color="auto"/>
              <w:left w:val="nil"/>
              <w:bottom w:val="nil"/>
              <w:right w:val="nil"/>
            </w:tcBorders>
            <w:vAlign w:val="center"/>
          </w:tcPr>
          <w:p w14:paraId="32589CA7" w14:textId="77777777" w:rsidR="00FB15D9" w:rsidRPr="00F92763" w:rsidRDefault="00FB15D9" w:rsidP="00FB15D9">
            <w:pPr>
              <w:pStyle w:val="IbpsaFranceTexteTableau"/>
            </w:pPr>
            <w:r>
              <w:t xml:space="preserve">Emissivité </w:t>
            </w:r>
            <w:r w:rsidRPr="00F92763">
              <w:t>(</w:t>
            </w:r>
            <w:proofErr w:type="spellStart"/>
            <w:r w:rsidRPr="00F92763">
              <w:t>int</w:t>
            </w:r>
            <w:proofErr w:type="spellEnd"/>
            <w:r w:rsidRPr="00F92763">
              <w:t>/</w:t>
            </w:r>
            <w:proofErr w:type="spellStart"/>
            <w:r w:rsidRPr="00F92763">
              <w:t>ext</w:t>
            </w:r>
            <w:proofErr w:type="spellEnd"/>
            <w:r w:rsidRPr="00F92763">
              <w:t>)</w:t>
            </w:r>
          </w:p>
        </w:tc>
        <w:tc>
          <w:tcPr>
            <w:tcW w:w="1218" w:type="dxa"/>
            <w:tcBorders>
              <w:top w:val="single" w:sz="4" w:space="0" w:color="auto"/>
              <w:left w:val="nil"/>
              <w:bottom w:val="nil"/>
              <w:right w:val="nil"/>
            </w:tcBorders>
            <w:vAlign w:val="center"/>
          </w:tcPr>
          <w:p w14:paraId="0C7E77D5" w14:textId="77777777" w:rsidR="00FB15D9" w:rsidRPr="00F92763" w:rsidRDefault="00FB15D9" w:rsidP="00FB15D9">
            <w:pPr>
              <w:pStyle w:val="IbpsaFranceTexteTableau"/>
            </w:pPr>
            <w:r w:rsidRPr="00F92763">
              <w:t>0.84/0.84</w:t>
            </w:r>
          </w:p>
        </w:tc>
        <w:tc>
          <w:tcPr>
            <w:tcW w:w="1071" w:type="dxa"/>
            <w:tcBorders>
              <w:top w:val="single" w:sz="4" w:space="0" w:color="auto"/>
              <w:left w:val="nil"/>
              <w:bottom w:val="nil"/>
              <w:right w:val="nil"/>
            </w:tcBorders>
            <w:vAlign w:val="center"/>
          </w:tcPr>
          <w:p w14:paraId="6AC7CC97" w14:textId="77777777" w:rsidR="00FB15D9" w:rsidRPr="00F92763" w:rsidRDefault="00FB15D9" w:rsidP="00FB15D9">
            <w:pPr>
              <w:pStyle w:val="IbpsaFranceTexteTableau"/>
            </w:pPr>
            <w:r w:rsidRPr="00F92763">
              <w:t>0.84/0.17</w:t>
            </w:r>
          </w:p>
        </w:tc>
        <w:tc>
          <w:tcPr>
            <w:tcW w:w="1062" w:type="dxa"/>
            <w:tcBorders>
              <w:top w:val="single" w:sz="4" w:space="0" w:color="auto"/>
              <w:left w:val="nil"/>
              <w:bottom w:val="nil"/>
              <w:right w:val="nil"/>
            </w:tcBorders>
            <w:vAlign w:val="center"/>
          </w:tcPr>
          <w:p w14:paraId="0E00AF20" w14:textId="77777777" w:rsidR="00FB15D9" w:rsidRPr="00F92763" w:rsidRDefault="00FB15D9" w:rsidP="00FB15D9">
            <w:pPr>
              <w:pStyle w:val="IbpsaFranceTexteTableau"/>
            </w:pPr>
            <w:r w:rsidRPr="00F92763">
              <w:t>0.84/0.17</w:t>
            </w:r>
          </w:p>
        </w:tc>
      </w:tr>
      <w:tr w:rsidR="00FB15D9" w:rsidRPr="00F92763" w14:paraId="2B9F54E4" w14:textId="77777777" w:rsidTr="00FB15D9">
        <w:trPr>
          <w:jc w:val="center"/>
        </w:trPr>
        <w:tc>
          <w:tcPr>
            <w:tcW w:w="1127" w:type="dxa"/>
            <w:tcBorders>
              <w:top w:val="nil"/>
              <w:left w:val="nil"/>
              <w:bottom w:val="nil"/>
              <w:right w:val="nil"/>
            </w:tcBorders>
            <w:vAlign w:val="center"/>
          </w:tcPr>
          <w:p w14:paraId="1A0800DC" w14:textId="77777777" w:rsidR="00FB15D9" w:rsidRPr="00F92763" w:rsidRDefault="00FB15D9" w:rsidP="00FB15D9">
            <w:pPr>
              <w:pStyle w:val="IbpsaFranceTexteTableau"/>
            </w:pPr>
            <w:r w:rsidRPr="00F92763">
              <w:t>absorption sola</w:t>
            </w:r>
            <w:r>
              <w:t>ire</w:t>
            </w:r>
          </w:p>
        </w:tc>
        <w:tc>
          <w:tcPr>
            <w:tcW w:w="1218" w:type="dxa"/>
            <w:tcBorders>
              <w:top w:val="nil"/>
              <w:left w:val="nil"/>
              <w:bottom w:val="nil"/>
              <w:right w:val="nil"/>
            </w:tcBorders>
            <w:vAlign w:val="center"/>
          </w:tcPr>
          <w:p w14:paraId="4015C912" w14:textId="77777777" w:rsidR="00FB15D9" w:rsidRPr="00F92763" w:rsidRDefault="00FB15D9" w:rsidP="00FB15D9">
            <w:pPr>
              <w:pStyle w:val="IbpsaFranceTexteTableau"/>
            </w:pPr>
            <w:r w:rsidRPr="00F92763">
              <w:t>1.7%</w:t>
            </w:r>
          </w:p>
        </w:tc>
        <w:tc>
          <w:tcPr>
            <w:tcW w:w="1071" w:type="dxa"/>
            <w:tcBorders>
              <w:top w:val="nil"/>
              <w:left w:val="nil"/>
              <w:bottom w:val="nil"/>
              <w:right w:val="nil"/>
            </w:tcBorders>
            <w:vAlign w:val="center"/>
          </w:tcPr>
          <w:p w14:paraId="1ECF8684" w14:textId="77777777" w:rsidR="00FB15D9" w:rsidRPr="00F92763" w:rsidRDefault="00FB15D9" w:rsidP="00FB15D9">
            <w:pPr>
              <w:pStyle w:val="IbpsaFranceTexteTableau"/>
            </w:pPr>
            <w:r w:rsidRPr="00F92763">
              <w:t>20.8%</w:t>
            </w:r>
          </w:p>
        </w:tc>
        <w:tc>
          <w:tcPr>
            <w:tcW w:w="1062" w:type="dxa"/>
            <w:tcBorders>
              <w:top w:val="nil"/>
              <w:left w:val="nil"/>
              <w:bottom w:val="nil"/>
              <w:right w:val="nil"/>
            </w:tcBorders>
            <w:vAlign w:val="center"/>
          </w:tcPr>
          <w:p w14:paraId="1A683AAA" w14:textId="77777777" w:rsidR="00FB15D9" w:rsidRPr="00F92763" w:rsidRDefault="00FB15D9" w:rsidP="00FB15D9">
            <w:pPr>
              <w:pStyle w:val="IbpsaFranceTexteTableau"/>
            </w:pPr>
            <w:r w:rsidRPr="00F92763">
              <w:t>9.5%</w:t>
            </w:r>
          </w:p>
        </w:tc>
      </w:tr>
      <w:tr w:rsidR="00FB15D9" w:rsidRPr="00F92763" w14:paraId="414AE25F" w14:textId="77777777" w:rsidTr="00FB15D9">
        <w:trPr>
          <w:jc w:val="center"/>
        </w:trPr>
        <w:tc>
          <w:tcPr>
            <w:tcW w:w="1127" w:type="dxa"/>
            <w:tcBorders>
              <w:top w:val="nil"/>
              <w:left w:val="nil"/>
              <w:bottom w:val="single" w:sz="4" w:space="0" w:color="auto"/>
              <w:right w:val="nil"/>
            </w:tcBorders>
            <w:vAlign w:val="center"/>
          </w:tcPr>
          <w:p w14:paraId="1A886D19" w14:textId="77777777" w:rsidR="00FB15D9" w:rsidRPr="00F92763" w:rsidRDefault="00FB15D9" w:rsidP="00FB15D9">
            <w:pPr>
              <w:pStyle w:val="IbpsaFranceTexteTableau"/>
            </w:pPr>
            <w:r w:rsidRPr="00F92763">
              <w:t>transmission sola</w:t>
            </w:r>
            <w:r>
              <w:t>ire</w:t>
            </w:r>
          </w:p>
        </w:tc>
        <w:tc>
          <w:tcPr>
            <w:tcW w:w="3351" w:type="dxa"/>
            <w:gridSpan w:val="3"/>
            <w:tcBorders>
              <w:top w:val="nil"/>
              <w:left w:val="nil"/>
              <w:bottom w:val="single" w:sz="4" w:space="0" w:color="auto"/>
              <w:right w:val="nil"/>
            </w:tcBorders>
            <w:vAlign w:val="center"/>
          </w:tcPr>
          <w:p w14:paraId="7ECE0962" w14:textId="77777777" w:rsidR="00FB15D9" w:rsidRPr="00F92763" w:rsidRDefault="00FB15D9" w:rsidP="00FB15D9">
            <w:pPr>
              <w:pStyle w:val="IbpsaFranceTexteTableau"/>
            </w:pPr>
            <w:r w:rsidRPr="00F92763">
              <w:t>45.75%</w:t>
            </w:r>
          </w:p>
        </w:tc>
      </w:tr>
    </w:tbl>
    <w:p w14:paraId="70DB3465" w14:textId="77777777" w:rsidR="003F4B84" w:rsidRPr="008C3A96" w:rsidRDefault="003F4B84">
      <w:pPr>
        <w:pStyle w:val="IbpsaFranceTableauLegende"/>
      </w:pPr>
      <w:r w:rsidRPr="008C3A96">
        <w:t>Tableau j : Légende du tableau.</w:t>
      </w:r>
    </w:p>
    <w:p w14:paraId="2475F763" w14:textId="77777777" w:rsidR="003F4B84" w:rsidRPr="008C3A96" w:rsidRDefault="003F4B84">
      <w:pPr>
        <w:pStyle w:val="IbpsaFranceTitre1"/>
      </w:pPr>
      <w:r w:rsidRPr="008C3A96">
        <w:t>Formules</w:t>
      </w:r>
    </w:p>
    <w:p w14:paraId="5CA04BA2" w14:textId="77777777" w:rsidR="003F4B84" w:rsidRPr="008C3A96" w:rsidRDefault="003F4B84">
      <w:pPr>
        <w:pStyle w:val="IbpsaFranceTexte"/>
        <w:numPr>
          <w:ilvl w:val="12"/>
          <w:numId w:val="0"/>
        </w:numPr>
        <w:ind w:firstLine="284"/>
      </w:pPr>
      <w:r w:rsidRPr="008C3A96">
        <w:t xml:space="preserve">Les formules sont numérotées de </w:t>
      </w:r>
      <w:r w:rsidR="003B509B">
        <w:t>(</w:t>
      </w:r>
      <w:r w:rsidRPr="008C3A96">
        <w:t>1</w:t>
      </w:r>
      <w:r w:rsidR="003B509B">
        <w:t>)</w:t>
      </w:r>
      <w:r w:rsidRPr="008C3A96">
        <w:t xml:space="preserve"> à </w:t>
      </w:r>
      <w:r w:rsidR="003B509B">
        <w:t>(</w:t>
      </w:r>
      <w:r w:rsidRPr="008C3A96">
        <w:t>n</w:t>
      </w:r>
      <w:r w:rsidR="003B509B">
        <w:t>)</w:t>
      </w:r>
      <w:r w:rsidRPr="008C3A96">
        <w:t xml:space="preserve"> entre crochets. Ce numéro, placé sur la première (ou la dernière) ligne de la formule, est aligné sur la marge de droite.</w:t>
      </w:r>
    </w:p>
    <w:p w14:paraId="0C826850" w14:textId="77777777" w:rsidR="003F4B84" w:rsidRPr="008C3A96" w:rsidRDefault="003F4B84" w:rsidP="00920EC6">
      <w:pPr>
        <w:pStyle w:val="Lgende"/>
        <w:tabs>
          <w:tab w:val="right" w:pos="9072"/>
        </w:tabs>
      </w:pPr>
      <w:r w:rsidRPr="008C3A96">
        <w:rPr>
          <w:position w:val="-28"/>
        </w:rPr>
        <w:object w:dxaOrig="6500" w:dyaOrig="680" w14:anchorId="6547AC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35pt;height:34pt" o:ole="" fillcolor="window">
            <v:imagedata r:id="rId11" o:title=""/>
          </v:shape>
          <o:OLEObject Type="Embed" ProgID="Equation.3" ShapeID="_x0000_i1025" DrawAspect="Content" ObjectID="_1389158712" r:id="rId12"/>
        </w:object>
      </w:r>
      <w:r w:rsidRPr="008C3A96">
        <w:tab/>
      </w:r>
      <w:r w:rsidR="00920EC6">
        <w:t>(</w:t>
      </w:r>
      <w:fldSimple w:instr=" SEQ Équation \* ARABIC ">
        <w:r w:rsidR="0036311A">
          <w:rPr>
            <w:noProof/>
          </w:rPr>
          <w:t>1</w:t>
        </w:r>
      </w:fldSimple>
      <w:r w:rsidR="00920EC6">
        <w:t>)</w:t>
      </w:r>
    </w:p>
    <w:p w14:paraId="01E86C1B" w14:textId="77777777" w:rsidR="003F4B84" w:rsidRPr="008C3A96" w:rsidRDefault="003F4B84">
      <w:pPr>
        <w:pStyle w:val="IbpsaFranceTitre1"/>
      </w:pPr>
      <w:r w:rsidRPr="008C3A96">
        <w:t>Bibliographie</w:t>
      </w:r>
    </w:p>
    <w:p w14:paraId="4C87ED46" w14:textId="77777777" w:rsidR="00B32A8F" w:rsidRDefault="00B32A8F" w:rsidP="00B32A8F">
      <w:pPr>
        <w:pStyle w:val="IbpsaFranceTexte"/>
      </w:pPr>
      <w:r w:rsidRPr="008C3A96">
        <w:t xml:space="preserve">Composées en Times New Roman 11, interligne simple, les références sont rassemblées en fin d’article par ordre alphabétique, espacées les unes des autres de 6 points. </w:t>
      </w:r>
    </w:p>
    <w:p w14:paraId="15A66961" w14:textId="77777777" w:rsidR="00920EC6" w:rsidRDefault="00920EC6">
      <w:pPr>
        <w:pStyle w:val="IbpsaFranceTexte"/>
      </w:pPr>
      <w:r>
        <w:t>Pour ceux qui utilise</w:t>
      </w:r>
      <w:r w:rsidR="00B32A8F">
        <w:t>nt</w:t>
      </w:r>
      <w:r>
        <w:t xml:space="preserve"> un logiciel d'édition de bibliographie (</w:t>
      </w:r>
      <w:proofErr w:type="spellStart"/>
      <w:r>
        <w:t>Zotero</w:t>
      </w:r>
      <w:proofErr w:type="spellEnd"/>
      <w:r>
        <w:t xml:space="preserve">, </w:t>
      </w:r>
      <w:proofErr w:type="spellStart"/>
      <w:r>
        <w:t>Endnote</w:t>
      </w:r>
      <w:proofErr w:type="spellEnd"/>
      <w:r>
        <w:t xml:space="preserve"> etc.), le style utilisé est </w:t>
      </w:r>
      <w:r w:rsidR="00063808">
        <w:t>Chicago</w:t>
      </w:r>
      <w:r>
        <w:t xml:space="preserve"> (auteur-date).</w:t>
      </w:r>
    </w:p>
    <w:p w14:paraId="2C257BA4" w14:textId="77777777" w:rsidR="003F4B84" w:rsidRPr="008C3A96" w:rsidRDefault="003F4B84">
      <w:pPr>
        <w:pStyle w:val="IbpsaFranceTexte"/>
      </w:pPr>
      <w:r w:rsidRPr="008C3A96">
        <w:t>1)  Pour les ouvrages : titre en italique, le reste en romain.</w:t>
      </w:r>
      <w:r w:rsidR="00B32A8F">
        <w:t xml:space="preserve"> Ex : </w:t>
      </w:r>
      <w:r w:rsidR="00B32A8F">
        <w:fldChar w:fldCharType="begin"/>
      </w:r>
      <w:r w:rsidR="00B32A8F">
        <w:instrText xml:space="preserve"> ADDIN ZOTERO_ITEM CSL_CITATION {"citationID":"p4gnq30F","properties":{"formattedCitation":"(Peuportier 2003)","plainCitation":"(Peuportier 2003)"},"citationItems":[{"id":360,"uris":["http://zotero.org/users/local/PaQSKZcf/items/TRXT4TGX"],"uri":["http://zotero.org/users/local/PaQSKZcf/items/TRXT4TGX"],"itemData":{"id":360,"type":"book","title":"Eco-conception des bâtiments: bâtir en préservant l'environnement","collection-title":"Sciences de la terre et de l'environnement","publisher":"les Presses de l'Ecole des mines","publisher-place":"Paris","number-of-pages":"276 p","event-place":"Paris","abstract":"FR BNF AFNOR intermrc","ISBN":"2-911762-43-6 br. 50 EUR","author":[{"family":"Peuportier","given":"Bruno"}],"issued":{"date-parts":[["2003"]]}}}],"schema":"https://github.com/citation-style-language/schema/raw/master/csl-citation.json"} </w:instrText>
      </w:r>
      <w:r w:rsidR="00B32A8F">
        <w:fldChar w:fldCharType="separate"/>
      </w:r>
      <w:r w:rsidR="00B32A8F" w:rsidRPr="00B32A8F">
        <w:t>(Peuportier 2003)</w:t>
      </w:r>
      <w:r w:rsidR="00B32A8F">
        <w:fldChar w:fldCharType="end"/>
      </w:r>
    </w:p>
    <w:p w14:paraId="35050E68" w14:textId="77777777" w:rsidR="003F4B84" w:rsidRPr="008C3A96" w:rsidRDefault="003F4B84">
      <w:pPr>
        <w:pStyle w:val="IbpsaFranceTexte"/>
      </w:pPr>
      <w:r w:rsidRPr="008C3A96">
        <w:t>2)  Pour les revues et actes de conférences publiés : titre de la revue ou de la conférence en italique, le reste en romain.</w:t>
      </w:r>
      <w:r w:rsidR="00063808" w:rsidRPr="00063808">
        <w:t xml:space="preserve"> </w:t>
      </w:r>
      <w:r w:rsidR="00063808">
        <w:t xml:space="preserve">Ex  : </w:t>
      </w:r>
      <w:r w:rsidR="00B32A8F">
        <w:fldChar w:fldCharType="begin"/>
      </w:r>
      <w:r w:rsidR="00B32A8F">
        <w:instrText xml:space="preserve"> ADDIN ZOTERO_ITEM CSL_CITATION {"citationID":"PI0vD0HL","properties":{"formattedCitation":"(Wetter 2009)","plainCitation":"(Wetter 2009)"},"citationItems":[{"id":531,"uris":["http://zotero.org/users/local/PaQSKZcf/items/3CKRZ4Z2"],"uri":["http://zotero.org/users/local/PaQSKZcf/items/3CKRZ4Z2"],"itemData":{"id":531,"type":"article-journal","title":"Modelica-based modelling and simulation to support research and development in building energy and control systems","container-title":"Journal of Building Performance Simulation","page":"143-161","volume":"2","issue":"2","source":"Taylor and Francis+NEJM","DOI":"10.1080/19401490902818259","ISSN":"1940-1493","author":[{"family":"Wetter","given":"Michael"}],"issued":{"date-parts":[["2009"]]},"accessed":{"date-parts":[["2012",12,7]]}}}],"schema":"https://github.com/citation-style-language/schema/raw/master/csl-citation.json"} </w:instrText>
      </w:r>
      <w:r w:rsidR="00B32A8F">
        <w:fldChar w:fldCharType="separate"/>
      </w:r>
      <w:r w:rsidR="00B32A8F" w:rsidRPr="00B32A8F">
        <w:t>(Wetter 2009)</w:t>
      </w:r>
      <w:r w:rsidR="00B32A8F">
        <w:fldChar w:fldCharType="end"/>
      </w:r>
      <w:r w:rsidR="00B32A8F">
        <w:t xml:space="preserve"> </w:t>
      </w:r>
      <w:r w:rsidR="00063808" w:rsidRPr="008C3A96">
        <w:t>pour un auteur,</w:t>
      </w:r>
      <w:r w:rsidR="00063808">
        <w:t xml:space="preserve"> </w:t>
      </w:r>
      <w:r w:rsidR="00063808">
        <w:fldChar w:fldCharType="begin"/>
      </w:r>
      <w:r w:rsidR="00063808">
        <w:instrText xml:space="preserve"> ADDIN ZOTERO_ITEM CSL_CITATION {"citationID":"Jp5XrIZE","properties":{"formattedCitation":"(Nassiopoulos et Bourquin 2010)","plainCitation":"(Nassiopoulos et Bourquin 2010)"},"citationItems":[{"id":819,"uris":["http://zotero.org/users/local/PaQSKZcf/items/FZW4J8QI"],"uri":["http://zotero.org/users/local/PaQSKZcf/items/FZW4J8QI"],"itemData":{"id":819,"type":"article-journal","title":"Fast three-dimensional temperature reconstruction","container-title":"Computer Methods in Applied Mechanics and Engineering","page":"3169-3178","volume":"199","issue":"49–52","source":"ScienceDirect","abstract":"The work presented here deals with the reconstruction of the thermal field inside a three-dimensional structure when only some pointwise temperature measurements along a time interval [0, T] are available. The model-based reconstruction procedure builds upon optimal control theory applied to the determination of the unknown boundary conditions. The proposed dual approach enables one to reduce the on-line computational cost so that the resulting algorithm can be part of a real-time process. The complexity of the resulting algorithm does not depend on geometry. The paper details a novel methodology that enables to implement the reconstruction procedure using standard finite element tools, despite the difficulty to define the pointwise values of a three-dimensional field in the usual functional spaces where finite element methods converge.","DOI":"10.1016/j.cma.2010.06.022","ISSN":"0045-7825","journalAbbreviation":"Computer Methods in Applied Mechanics and Engineering","author":[{"family":"Nassiopoulos","given":"Alexandre"},{"family":"Bourquin","given":"Frédéric"}],"issued":{"date-parts":[["2010",12,15]]},"accessed":{"date-parts":[["2014",1,22]],"season":"09:47:41"}}}],"schema":"https://github.com/citation-style-language/schema/raw/master/csl-citation.json"} </w:instrText>
      </w:r>
      <w:r w:rsidR="00063808">
        <w:fldChar w:fldCharType="separate"/>
      </w:r>
      <w:r w:rsidR="00063808" w:rsidRPr="00E16237">
        <w:t>(Nassiopoulos et Bourquin 2010)</w:t>
      </w:r>
      <w:r w:rsidR="00063808">
        <w:fldChar w:fldCharType="end"/>
      </w:r>
      <w:r w:rsidR="00063808" w:rsidRPr="008C3A96">
        <w:t xml:space="preserve"> pour </w:t>
      </w:r>
      <w:r w:rsidR="00063808">
        <w:t>2</w:t>
      </w:r>
      <w:r w:rsidR="00063808" w:rsidRPr="008C3A96">
        <w:t xml:space="preserve"> auteurs</w:t>
      </w:r>
      <w:r w:rsidR="00063808">
        <w:t xml:space="preserve"> et </w:t>
      </w:r>
      <w:r w:rsidR="00B32A8F">
        <w:fldChar w:fldCharType="begin"/>
      </w:r>
      <w:r w:rsidR="00B32A8F">
        <w:instrText xml:space="preserve"> ADDIN ZOTERO_ITEM CSL_CITATION {"citationID":"htsI79Ot","properties":{"formattedCitation":"(Spitz et al. 2012; Dumas et al. 2012)","plainCitation":"(Spitz et al. 2012; Dumas et al. 2012)"},"citationItems":[{"id":822,"uris":["http://zotero.org/users/local/PaQSKZcf/items/TPMXA5A5"],"uri":["http://zotero.org/users/local/PaQSKZcf/items/TPMXA5A5"],"itemData":{"id":822,"type":"article-journal","title":"Practical application of uncertainty analysis and sensitivity analysis on an experimental house","container-title":"Energy and Buildings","page":"459-470","volume":"55","source":"ScienceDirect","abstract":"Today, simulation tools are widely used to design buildings because their energy performance is increasing. Simulation is used at different stages to predict the building's energy performance and to improve the thermal comfort of its occupants, but also to reduce the environmental impact of the building over its whole life cycle and lower the cost of construction and operation. Simulation has become an essential decision support tool, but its reliability should not be overlooked. It is important to evaluate the reliability of simulation and measurement as well as uncertainty so as to improve building design. This work aimed to evaluate and order the uncertainty of the simulation results during the design process. A three-step methodology was developed to determine influential parameters in the building's energy performance and to identify the influence of parameter uncertainty on the building performance. This methodology was applied at the INCAS experimental platform of the French National Institute of Solar Energy (INES) in Le-Bourget-du-Lac to identify and measure the uncertainty in a simulation hypothesis. The method can be used during the entire design process of a building, from preliminary sketches to operating phase.","DOI":"10.1016/j.enbuild.2012.08.013","ISSN":"0378-7788","journalAbbreviation":"Energy and Buildings","author":[{"family":"Spitz","given":"Clara"},{"family":"Mora","given":"Laurent"},{"family":"Wurtz","given":"Etienne"},{"family":"Jay","given":"Arnaud"}],"issued":{"date-parts":[["2012",12]]},"accessed":{"date-parts":[["2014",1,22]],"season":"09:54:51"}}},{"id":148,"uris":["http://zotero.org/users/local/PaQSKZcf/items/CJTACM2X"],"uri":["http://zotero.org/users/local/PaQSKZcf/items/CJTACM2X"],"itemData":{"id":148,"type":"paper-conference","title":"Nécessité de l’interprétation correcte de la calorimétrie pour l’utilisation des Matériaux à Changement de Phases (MCP)","container-title":"SFT 2012","publisher-place":"Bordeaux","page":"575-582","volume":"2","event":"Congrès Français de Thermique","event-place":"Bordeaux","author":[{"family":"Dumas","given":"Jean-Pierre"},{"family":"Gibout","given":"Stéphane"},{"family":"Zalewski","given":"Laurent"},{"family":"Johannes","given":"Kevyn"},{"family":"Franquet","given":"Edwin"},{"family":"Lassue","given":"Stéphane"},{"family":"Bedecarrats","given":"Jean-Pierre"},{"family":"Tittelein","given":"Pierre"}],"issued":{"date-parts":[["2012",5,29]]}}}],"schema":"https://github.com/citation-style-language/schema/raw/master/csl-citation.json"} </w:instrText>
      </w:r>
      <w:r w:rsidR="00B32A8F">
        <w:fldChar w:fldCharType="separate"/>
      </w:r>
      <w:r w:rsidR="00B32A8F" w:rsidRPr="00B32A8F">
        <w:t>(Spitz et al. 2012; Dumas et al. 2012)</w:t>
      </w:r>
      <w:r w:rsidR="00B32A8F">
        <w:fldChar w:fldCharType="end"/>
      </w:r>
      <w:r w:rsidR="00063808">
        <w:t xml:space="preserve"> pour plus. </w:t>
      </w:r>
    </w:p>
    <w:p w14:paraId="1E067EBB" w14:textId="77777777" w:rsidR="003F4B84" w:rsidRPr="008C3A96" w:rsidRDefault="003F4B84">
      <w:pPr>
        <w:pStyle w:val="IbpsaFranceTexte"/>
      </w:pPr>
      <w:r w:rsidRPr="008C3A96">
        <w:t xml:space="preserve"> 3) Pour les rapports internes et les thèses : texte tout en romain.</w:t>
      </w:r>
      <w:r w:rsidR="00B32A8F" w:rsidRPr="00B32A8F">
        <w:t xml:space="preserve"> </w:t>
      </w:r>
      <w:r w:rsidR="00B32A8F">
        <w:t xml:space="preserve">Ex  : </w:t>
      </w:r>
      <w:r w:rsidR="00B32A8F">
        <w:fldChar w:fldCharType="begin"/>
      </w:r>
      <w:r w:rsidR="00B32A8F">
        <w:instrText xml:space="preserve"> ADDIN ZOTERO_ITEM CSL_CITATION {"citationID":"00FRh7qP","properties":{"formattedCitation":"(Bozonnet 2005)","plainCitation":"(Bozonnet 2005)"},"citationItems":[{"id":181,"uris":["http://zotero.org/users/local/PaQSKZcf/items/4TT8KIR4"],"uri":["http://zotero.org/users/local/PaQSKZcf/items/4TT8KIR4"],"itemData":{"id":181,"type":"thesis","title":"Impact des microclimats urbains sur la demande énergétique des bâtiments - Cas de la rue canyon","publisher":"Université de la Rochelle,","genre":"Thèse de doctorat","abstract":"Les systèmes de conditionnement des ambiances intérieures participent pour une part importante à la demande énergétique des bâtiments, notamment en été. L'objectif de cette étude est de définir par des simulations thermoaérauliques l'interaction du microclimat urbain avec le bâti et sa demande énergéti-que de climatisation dans le cas d'une rue canyon.Le modèle choisi, de type zonal, nous permet de décrire les paramètres de température et de vitesse d'air dans la rue, avec un degré de précision intermédiaire entre la modélisation CFD fine et les appro-ches nodales simplifiées. L'ensoleillement et les inter-réflexions dans la rue sont ensuite modélisés par une méthode simplifiée, développée et appliquée à l'étude de la convection naturelle dans une rue. Les écoulements dominants dus au vent sont par ailleurs étudiés à partir de données expérimentales, sur la base desquelles un modèle simplifié est proposé, en conditions isothermes. Le couplage des effets du vent et de la convection naturelle a été étudié dans le cas d'une rue canyon sur 28 jours. Nous concluons sur l'importance de la modélisation thermoaéraulique pour la détermination de l'effet d'îlot de chaleur urbain, ainsi que la demande énergétique des bâtiments.","URL":"http://tel.archives-ouvertes.fr/tel-00011115","author":[{"family":"Bozonnet","given":"Emmanuel"}],"issued":{"date-parts":[["2005"]]}}}],"schema":"https://github.com/citation-style-language/schema/raw/master/csl-citation.json"} </w:instrText>
      </w:r>
      <w:r w:rsidR="00B32A8F">
        <w:fldChar w:fldCharType="separate"/>
      </w:r>
      <w:r w:rsidR="00B32A8F" w:rsidRPr="00E16237">
        <w:t>(Bozonnet 2005)</w:t>
      </w:r>
      <w:r w:rsidR="00B32A8F">
        <w:fldChar w:fldCharType="end"/>
      </w:r>
    </w:p>
    <w:p w14:paraId="7A388254" w14:textId="77777777" w:rsidR="003F4B84" w:rsidRDefault="003F4B84" w:rsidP="00075721">
      <w:pPr>
        <w:pStyle w:val="IbpsaFranceTexte"/>
      </w:pPr>
      <w:r w:rsidRPr="00075721">
        <w:t>Voici, en guise d’exemple, quelques cas de figures parmi les plus courants :</w:t>
      </w:r>
    </w:p>
    <w:p w14:paraId="64ECCBC5" w14:textId="77777777" w:rsidR="00B32A8F" w:rsidRPr="00B32A8F" w:rsidRDefault="00CE6FBD" w:rsidP="00B32A8F">
      <w:pPr>
        <w:pStyle w:val="Bibliographie"/>
        <w:spacing w:before="120"/>
        <w:jc w:val="both"/>
        <w:rPr>
          <w:sz w:val="22"/>
        </w:rPr>
      </w:pPr>
      <w:r>
        <w:fldChar w:fldCharType="begin"/>
      </w:r>
      <w:r w:rsidR="00E16237">
        <w:instrText xml:space="preserve"> ADDIN ZOTERO_BIBL {"custom":[]} CSL_BIBLIOGRAPHY </w:instrText>
      </w:r>
      <w:r>
        <w:fldChar w:fldCharType="separate"/>
      </w:r>
      <w:r w:rsidR="00B32A8F" w:rsidRPr="00B32A8F">
        <w:rPr>
          <w:sz w:val="22"/>
        </w:rPr>
        <w:t>Bozonnet, Emmanuel. 2005. « Impact des microclimats urbains sur la demande énergétique des bâtiments - Cas de la rue canyon ». Thèse de doctorat, Université de la Rochelle,. http://tel.archives-ouvertes.fr/tel-00011115.</w:t>
      </w:r>
    </w:p>
    <w:p w14:paraId="6B523D20" w14:textId="77777777" w:rsidR="00B32A8F" w:rsidRPr="00B32A8F" w:rsidRDefault="00B32A8F" w:rsidP="00B32A8F">
      <w:pPr>
        <w:pStyle w:val="Bibliographie"/>
        <w:spacing w:before="120"/>
        <w:jc w:val="both"/>
        <w:rPr>
          <w:sz w:val="22"/>
        </w:rPr>
      </w:pPr>
      <w:r w:rsidRPr="00B32A8F">
        <w:rPr>
          <w:sz w:val="22"/>
        </w:rPr>
        <w:lastRenderedPageBreak/>
        <w:t xml:space="preserve">Dumas, Jean-Pierre, Stéphane Gibout, Laurent Zalewski, Kevyn Johannes, Edwin Franquet, Stéphane Lassue, Jean-Pierre Bedecarrats, et Pierre Tittelein. 2012. « Nécessité de l’interprétation correcte de la calorimétrie pour l’utilisation des Matériaux à Changement de Phases (MCP) ». In </w:t>
      </w:r>
      <w:r w:rsidRPr="00B32A8F">
        <w:rPr>
          <w:i/>
          <w:iCs/>
          <w:sz w:val="22"/>
        </w:rPr>
        <w:t>SFT 2012</w:t>
      </w:r>
      <w:r w:rsidRPr="00B32A8F">
        <w:rPr>
          <w:sz w:val="22"/>
        </w:rPr>
        <w:t>, 2:575</w:t>
      </w:r>
      <w:r w:rsidRPr="00B32A8F">
        <w:rPr>
          <w:rFonts w:ascii="MS Mincho" w:eastAsia="MS Mincho" w:hAnsi="MS Mincho" w:cs="MS Mincho" w:hint="eastAsia"/>
          <w:sz w:val="22"/>
        </w:rPr>
        <w:t>‑</w:t>
      </w:r>
      <w:r w:rsidRPr="00B32A8F">
        <w:rPr>
          <w:sz w:val="22"/>
        </w:rPr>
        <w:t>582. Bordeaux.</w:t>
      </w:r>
    </w:p>
    <w:p w14:paraId="4CFFD86E" w14:textId="77777777" w:rsidR="00B32A8F" w:rsidRPr="00B32A8F" w:rsidRDefault="00B32A8F" w:rsidP="00B32A8F">
      <w:pPr>
        <w:pStyle w:val="Bibliographie"/>
        <w:spacing w:before="120"/>
        <w:jc w:val="both"/>
        <w:rPr>
          <w:sz w:val="22"/>
          <w:lang w:val="en-US"/>
        </w:rPr>
      </w:pPr>
      <w:r w:rsidRPr="00B32A8F">
        <w:rPr>
          <w:sz w:val="22"/>
        </w:rPr>
        <w:t xml:space="preserve">Nassiopoulos, Alexandre, et Frédéric Bourquin. 2010. « Fast three-dimensional temperature reconstruction ». </w:t>
      </w:r>
      <w:r w:rsidRPr="00B32A8F">
        <w:rPr>
          <w:i/>
          <w:iCs/>
          <w:sz w:val="22"/>
          <w:lang w:val="en-US"/>
        </w:rPr>
        <w:t>Computer Methods in Applied Mechanics and Engineering</w:t>
      </w:r>
      <w:r w:rsidRPr="00B32A8F">
        <w:rPr>
          <w:sz w:val="22"/>
          <w:lang w:val="en-US"/>
        </w:rPr>
        <w:t xml:space="preserve"> 199 (49–52): 3169</w:t>
      </w:r>
      <w:r w:rsidRPr="00B32A8F">
        <w:rPr>
          <w:rFonts w:ascii="MS Mincho" w:eastAsia="MS Mincho" w:hAnsi="MS Mincho" w:cs="MS Mincho" w:hint="eastAsia"/>
          <w:sz w:val="22"/>
          <w:lang w:val="en-US"/>
        </w:rPr>
        <w:t>‑</w:t>
      </w:r>
      <w:r w:rsidRPr="00B32A8F">
        <w:rPr>
          <w:sz w:val="22"/>
          <w:lang w:val="en-US"/>
        </w:rPr>
        <w:t>3178. doi:10.1016/j.cma.2010.06.022.</w:t>
      </w:r>
    </w:p>
    <w:p w14:paraId="0E1ECBB5" w14:textId="77777777" w:rsidR="00B32A8F" w:rsidRPr="00B32A8F" w:rsidRDefault="00B32A8F" w:rsidP="00B32A8F">
      <w:pPr>
        <w:pStyle w:val="Bibliographie"/>
        <w:spacing w:before="120"/>
        <w:jc w:val="both"/>
        <w:rPr>
          <w:sz w:val="22"/>
        </w:rPr>
      </w:pPr>
      <w:r w:rsidRPr="00B32A8F">
        <w:rPr>
          <w:sz w:val="22"/>
        </w:rPr>
        <w:t xml:space="preserve">Peuportier, Bruno. 2003. </w:t>
      </w:r>
      <w:r w:rsidRPr="00B32A8F">
        <w:rPr>
          <w:i/>
          <w:iCs/>
          <w:sz w:val="22"/>
        </w:rPr>
        <w:t>Eco-conception des bâtiments: bâtir en préservant l’environnement</w:t>
      </w:r>
      <w:r w:rsidRPr="00B32A8F">
        <w:rPr>
          <w:sz w:val="22"/>
        </w:rPr>
        <w:t>. Sciences de la terre et de l’environnement. Paris: les Presses de l’Ecole des mines.</w:t>
      </w:r>
    </w:p>
    <w:p w14:paraId="4E7986C4" w14:textId="77777777" w:rsidR="00B32A8F" w:rsidRPr="00B32A8F" w:rsidRDefault="00B32A8F" w:rsidP="00B32A8F">
      <w:pPr>
        <w:pStyle w:val="Bibliographie"/>
        <w:spacing w:before="120"/>
        <w:jc w:val="both"/>
        <w:rPr>
          <w:sz w:val="22"/>
          <w:lang w:val="en-US"/>
        </w:rPr>
      </w:pPr>
      <w:r w:rsidRPr="00B32A8F">
        <w:rPr>
          <w:sz w:val="22"/>
        </w:rPr>
        <w:t xml:space="preserve">Spitz, Clara, Laurent Mora, Etienne Wurtz, et Arnaud Jay. 2012. </w:t>
      </w:r>
      <w:r w:rsidRPr="00B32A8F">
        <w:rPr>
          <w:sz w:val="22"/>
          <w:lang w:val="en-US"/>
        </w:rPr>
        <w:t xml:space="preserve">« Practical application of uncertainty analysis and sensitivity analysis on an experimental house ». </w:t>
      </w:r>
      <w:r w:rsidRPr="00B32A8F">
        <w:rPr>
          <w:i/>
          <w:iCs/>
          <w:sz w:val="22"/>
          <w:lang w:val="en-US"/>
        </w:rPr>
        <w:t>Energy and Buildings</w:t>
      </w:r>
      <w:r w:rsidRPr="00B32A8F">
        <w:rPr>
          <w:sz w:val="22"/>
          <w:lang w:val="en-US"/>
        </w:rPr>
        <w:t xml:space="preserve"> 55: 459</w:t>
      </w:r>
      <w:r w:rsidRPr="00B32A8F">
        <w:rPr>
          <w:rFonts w:ascii="MS Mincho" w:eastAsia="MS Mincho" w:hAnsi="MS Mincho" w:cs="MS Mincho" w:hint="eastAsia"/>
          <w:sz w:val="22"/>
          <w:lang w:val="en-US"/>
        </w:rPr>
        <w:t>‑</w:t>
      </w:r>
      <w:r w:rsidRPr="00B32A8F">
        <w:rPr>
          <w:sz w:val="22"/>
          <w:lang w:val="en-US"/>
        </w:rPr>
        <w:t>470. doi:10.1016/j.enbuild.2012.08.013.</w:t>
      </w:r>
    </w:p>
    <w:p w14:paraId="2733E6E5" w14:textId="77777777" w:rsidR="00B32A8F" w:rsidRPr="00B32A8F" w:rsidRDefault="00B32A8F" w:rsidP="00B32A8F">
      <w:pPr>
        <w:pStyle w:val="Bibliographie"/>
        <w:spacing w:before="120"/>
        <w:jc w:val="both"/>
        <w:rPr>
          <w:sz w:val="22"/>
        </w:rPr>
      </w:pPr>
      <w:r w:rsidRPr="00B32A8F">
        <w:rPr>
          <w:sz w:val="22"/>
          <w:lang w:val="en-US"/>
        </w:rPr>
        <w:t xml:space="preserve">Wetter, Michael. 2009. « Modelica-based modelling and simulation to support research and development in building energy and control systems ». </w:t>
      </w:r>
      <w:r w:rsidRPr="00B32A8F">
        <w:rPr>
          <w:i/>
          <w:iCs/>
          <w:sz w:val="22"/>
        </w:rPr>
        <w:t>Journal of Building Performance Simulation</w:t>
      </w:r>
      <w:r w:rsidRPr="00B32A8F">
        <w:rPr>
          <w:sz w:val="22"/>
        </w:rPr>
        <w:t xml:space="preserve"> 2 (2): 143</w:t>
      </w:r>
      <w:r w:rsidRPr="00B32A8F">
        <w:rPr>
          <w:rFonts w:ascii="MS Mincho" w:eastAsia="MS Mincho" w:hAnsi="MS Mincho" w:cs="MS Mincho" w:hint="eastAsia"/>
          <w:sz w:val="22"/>
        </w:rPr>
        <w:t>‑</w:t>
      </w:r>
      <w:r w:rsidRPr="00B32A8F">
        <w:rPr>
          <w:sz w:val="22"/>
        </w:rPr>
        <w:t>161. doi:10.1080/19401490902818259.</w:t>
      </w:r>
    </w:p>
    <w:p w14:paraId="0D2DA2EE" w14:textId="77777777" w:rsidR="00CE6FBD" w:rsidRPr="00075721" w:rsidRDefault="00CE6FBD" w:rsidP="00B32A8F">
      <w:pPr>
        <w:pStyle w:val="IbpsaFranceTexte"/>
        <w:spacing w:before="120"/>
      </w:pPr>
      <w:r>
        <w:fldChar w:fldCharType="end"/>
      </w:r>
    </w:p>
    <w:sectPr w:rsidR="00CE6FBD" w:rsidRPr="00075721" w:rsidSect="008A16E3">
      <w:headerReference w:type="default" r:id="rId13"/>
      <w:footerReference w:type="even" r:id="rId14"/>
      <w:footerReference w:type="default" r:id="rId15"/>
      <w:headerReference w:type="first" r:id="rId16"/>
      <w:footerReference w:type="first" r:id="rId17"/>
      <w:type w:val="continuous"/>
      <w:pgSz w:w="11906" w:h="16838"/>
      <w:pgMar w:top="1418" w:right="1418" w:bottom="1418" w:left="1418"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62B1A" w14:textId="77777777" w:rsidR="004F7BF9" w:rsidRDefault="004F7BF9">
      <w:r>
        <w:separator/>
      </w:r>
    </w:p>
  </w:endnote>
  <w:endnote w:type="continuationSeparator" w:id="0">
    <w:p w14:paraId="520C32BD" w14:textId="77777777" w:rsidR="004F7BF9" w:rsidRDefault="004F7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F2E93" w14:textId="77777777" w:rsidR="00544473" w:rsidRDefault="00544473">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AAA71EC" w14:textId="77777777" w:rsidR="00544473" w:rsidRDefault="00544473">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61501" w14:textId="77777777" w:rsidR="00544473" w:rsidRPr="003E0080" w:rsidRDefault="00544473">
    <w:pPr>
      <w:pStyle w:val="Pieddepage"/>
      <w:framePr w:wrap="around" w:vAnchor="text" w:hAnchor="margin" w:xAlign="center" w:y="1"/>
      <w:rPr>
        <w:rStyle w:val="Numrodepage"/>
        <w:iCs/>
      </w:rPr>
    </w:pPr>
    <w:r w:rsidRPr="003E0080">
      <w:rPr>
        <w:rStyle w:val="Numrodepage"/>
        <w:iCs/>
      </w:rPr>
      <w:t xml:space="preserve">- </w:t>
    </w:r>
    <w:r w:rsidRPr="003E0080">
      <w:rPr>
        <w:rStyle w:val="Numrodepage"/>
        <w:iCs/>
      </w:rPr>
      <w:fldChar w:fldCharType="begin"/>
    </w:r>
    <w:r w:rsidRPr="003E0080">
      <w:rPr>
        <w:rStyle w:val="Numrodepage"/>
        <w:iCs/>
      </w:rPr>
      <w:instrText xml:space="preserve">PAGE  </w:instrText>
    </w:r>
    <w:r w:rsidRPr="003E0080">
      <w:rPr>
        <w:rStyle w:val="Numrodepage"/>
        <w:iCs/>
      </w:rPr>
      <w:fldChar w:fldCharType="separate"/>
    </w:r>
    <w:r w:rsidR="00A55029">
      <w:rPr>
        <w:rStyle w:val="Numrodepage"/>
        <w:iCs/>
        <w:noProof/>
      </w:rPr>
      <w:t>2</w:t>
    </w:r>
    <w:r w:rsidRPr="003E0080">
      <w:rPr>
        <w:rStyle w:val="Numrodepage"/>
        <w:iCs/>
      </w:rPr>
      <w:fldChar w:fldCharType="end"/>
    </w:r>
    <w:r w:rsidRPr="003E0080">
      <w:rPr>
        <w:rStyle w:val="Numrodepage"/>
        <w:iCs/>
      </w:rPr>
      <w:t xml:space="preserve"> -</w:t>
    </w:r>
  </w:p>
  <w:p w14:paraId="27509AE9" w14:textId="77777777" w:rsidR="00544473" w:rsidRDefault="00544473">
    <w:pPr>
      <w:pStyle w:val="Pieddepage"/>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D2B28" w14:textId="77777777" w:rsidR="00F23F0C" w:rsidRPr="003E0080" w:rsidRDefault="00F23F0C" w:rsidP="00F23F0C">
    <w:pPr>
      <w:pStyle w:val="Pieddepage"/>
      <w:framePr w:wrap="around" w:vAnchor="text" w:hAnchor="margin" w:xAlign="center" w:y="1"/>
      <w:rPr>
        <w:rStyle w:val="Numrodepage"/>
        <w:iCs/>
      </w:rPr>
    </w:pPr>
    <w:r w:rsidRPr="003E0080">
      <w:rPr>
        <w:rStyle w:val="Numrodepage"/>
        <w:iCs/>
      </w:rPr>
      <w:t xml:space="preserve">- </w:t>
    </w:r>
    <w:r w:rsidRPr="003E0080">
      <w:rPr>
        <w:rStyle w:val="Numrodepage"/>
        <w:iCs/>
      </w:rPr>
      <w:fldChar w:fldCharType="begin"/>
    </w:r>
    <w:r w:rsidRPr="003E0080">
      <w:rPr>
        <w:rStyle w:val="Numrodepage"/>
        <w:iCs/>
      </w:rPr>
      <w:instrText xml:space="preserve">PAGE  </w:instrText>
    </w:r>
    <w:r w:rsidRPr="003E0080">
      <w:rPr>
        <w:rStyle w:val="Numrodepage"/>
        <w:iCs/>
      </w:rPr>
      <w:fldChar w:fldCharType="separate"/>
    </w:r>
    <w:r w:rsidR="00A55029">
      <w:rPr>
        <w:rStyle w:val="Numrodepage"/>
        <w:iCs/>
        <w:noProof/>
      </w:rPr>
      <w:t>1</w:t>
    </w:r>
    <w:r w:rsidRPr="003E0080">
      <w:rPr>
        <w:rStyle w:val="Numrodepage"/>
        <w:iCs/>
      </w:rPr>
      <w:fldChar w:fldCharType="end"/>
    </w:r>
    <w:r w:rsidRPr="003E0080">
      <w:rPr>
        <w:rStyle w:val="Numrodepage"/>
        <w:iCs/>
      </w:rPr>
      <w:t xml:space="preserve"> -</w:t>
    </w:r>
  </w:p>
  <w:p w14:paraId="7D2D6E00" w14:textId="77777777" w:rsidR="00F23F0C" w:rsidRDefault="00F23F0C" w:rsidP="00F23F0C">
    <w:pPr>
      <w:pStyle w:val="Pieddepage"/>
      <w:jc w:val="center"/>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C26861" w14:textId="77777777" w:rsidR="004F7BF9" w:rsidRDefault="004F7BF9">
      <w:r>
        <w:separator/>
      </w:r>
    </w:p>
  </w:footnote>
  <w:footnote w:type="continuationSeparator" w:id="0">
    <w:p w14:paraId="47DF2C76" w14:textId="77777777" w:rsidR="004F7BF9" w:rsidRDefault="004F7BF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2E830" w14:textId="77777777" w:rsidR="00544473" w:rsidRPr="008A16E3" w:rsidRDefault="003E0080" w:rsidP="008A16E3">
    <w:pPr>
      <w:pStyle w:val="en-tte-Rencontres"/>
      <w:pBdr>
        <w:bottom w:val="single" w:sz="4" w:space="1" w:color="auto"/>
      </w:pBdr>
    </w:pPr>
    <w:r w:rsidRPr="008A16E3">
      <w:rPr>
        <w:smallCaps w:val="0"/>
        <w:sz w:val="22"/>
        <w:szCs w:val="22"/>
      </w:rPr>
      <w:t>Conférence IBPSA France</w:t>
    </w:r>
    <w:r>
      <w:rPr>
        <w:smallCaps w:val="0"/>
        <w:sz w:val="22"/>
        <w:szCs w:val="22"/>
      </w:rPr>
      <w:t xml:space="preserve"> – Marne-la-Vallée – </w:t>
    </w:r>
    <w:r w:rsidRPr="008A16E3">
      <w:rPr>
        <w:smallCaps w:val="0"/>
        <w:sz w:val="22"/>
        <w:szCs w:val="22"/>
      </w:rPr>
      <w:t>201</w:t>
    </w:r>
    <w:r>
      <w:rPr>
        <w:smallCaps w:val="0"/>
        <w:sz w:val="22"/>
        <w:szCs w:val="22"/>
      </w:rPr>
      <w:t>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7C3E3" w14:textId="77777777" w:rsidR="00754643" w:rsidRPr="008A16E3" w:rsidRDefault="008A16E3" w:rsidP="008A16E3">
    <w:pPr>
      <w:pStyle w:val="en-tte-Rencontres"/>
      <w:pBdr>
        <w:bottom w:val="single" w:sz="4" w:space="1" w:color="auto"/>
      </w:pBdr>
    </w:pPr>
    <w:r w:rsidRPr="008A16E3">
      <w:rPr>
        <w:smallCaps w:val="0"/>
        <w:sz w:val="22"/>
        <w:szCs w:val="22"/>
      </w:rPr>
      <w:t>Conférence IBPSA France</w:t>
    </w:r>
    <w:r w:rsidR="003E0080">
      <w:rPr>
        <w:smallCaps w:val="0"/>
        <w:sz w:val="22"/>
        <w:szCs w:val="22"/>
      </w:rPr>
      <w:t xml:space="preserve"> – Marne-la-Vallée – </w:t>
    </w:r>
    <w:r w:rsidRPr="008A16E3">
      <w:rPr>
        <w:smallCaps w:val="0"/>
        <w:sz w:val="22"/>
        <w:szCs w:val="22"/>
      </w:rPr>
      <w:t>201</w:t>
    </w:r>
    <w:r w:rsidR="003E0080">
      <w:rPr>
        <w:smallCaps w:val="0"/>
        <w:sz w:val="22"/>
        <w:szCs w:val="22"/>
      </w:rPr>
      <w:t>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CA2C6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A84036"/>
    <w:multiLevelType w:val="hybridMultilevel"/>
    <w:tmpl w:val="0F8CCC8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
    <w:nsid w:val="287378A0"/>
    <w:multiLevelType w:val="singleLevel"/>
    <w:tmpl w:val="D02CC6BE"/>
    <w:lvl w:ilvl="0">
      <w:start w:val="1"/>
      <w:numFmt w:val="decimal"/>
      <w:lvlText w:val="%1."/>
      <w:legacy w:legacy="1" w:legacySpace="120" w:legacyIndent="360"/>
      <w:lvlJc w:val="left"/>
      <w:pPr>
        <w:ind w:left="644" w:hanging="360"/>
      </w:pPr>
    </w:lvl>
  </w:abstractNum>
  <w:abstractNum w:abstractNumId="3">
    <w:nsid w:val="36035067"/>
    <w:multiLevelType w:val="singleLevel"/>
    <w:tmpl w:val="A6C2D118"/>
    <w:lvl w:ilvl="0">
      <w:start w:val="3"/>
      <w:numFmt w:val="bullet"/>
      <w:lvlText w:val="–"/>
      <w:lvlJc w:val="left"/>
      <w:pPr>
        <w:tabs>
          <w:tab w:val="num" w:pos="644"/>
        </w:tabs>
        <w:ind w:left="644" w:hanging="360"/>
      </w:pPr>
      <w:rPr>
        <w:rFonts w:hint="default"/>
      </w:rPr>
    </w:lvl>
  </w:abstractNum>
  <w:abstractNum w:abstractNumId="4">
    <w:nsid w:val="38C8190D"/>
    <w:multiLevelType w:val="multilevel"/>
    <w:tmpl w:val="4E441C6E"/>
    <w:lvl w:ilvl="0">
      <w:start w:val="1"/>
      <w:numFmt w:val="decimal"/>
      <w:suff w:val="space"/>
      <w:lvlText w:val="%1."/>
      <w:lvlJc w:val="left"/>
      <w:pPr>
        <w:ind w:left="432" w:hanging="432"/>
      </w:pPr>
      <w:rPr>
        <w:rFonts w:hint="default"/>
        <w:kern w:val="2"/>
      </w:rPr>
    </w:lvl>
    <w:lvl w:ilvl="1">
      <w:start w:val="1"/>
      <w:numFmt w:val="decimal"/>
      <w:suff w:val="space"/>
      <w:lvlText w:val="%1.%2."/>
      <w:lvlJc w:val="left"/>
      <w:pPr>
        <w:ind w:left="576" w:hanging="576"/>
      </w:pPr>
      <w:rPr>
        <w:rFonts w:hint="default"/>
        <w:kern w:val="2"/>
      </w:rPr>
    </w:lvl>
    <w:lvl w:ilvl="2">
      <w:start w:val="1"/>
      <w:numFmt w:val="decimal"/>
      <w:suff w:val="space"/>
      <w:lvlText w:val="%1.%2.%3."/>
      <w:lvlJc w:val="left"/>
      <w:pPr>
        <w:ind w:left="720" w:hanging="720"/>
      </w:pPr>
      <w:rPr>
        <w:rFonts w:hint="default"/>
      </w:rPr>
    </w:lvl>
    <w:lvl w:ilvl="3">
      <w:start w:val="1"/>
      <w:numFmt w:val="decimal"/>
      <w:lvlRestart w:val="1"/>
      <w:suff w:val="space"/>
      <w:lvlText w:val="%1.%2.%3.%4."/>
      <w:lvlJc w:val="left"/>
      <w:pPr>
        <w:ind w:left="864" w:hanging="864"/>
      </w:pPr>
      <w:rPr>
        <w:rFonts w:hint="default"/>
        <w:kern w:val="2"/>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3BC5352E"/>
    <w:multiLevelType w:val="singleLevel"/>
    <w:tmpl w:val="31B0ADBE"/>
    <w:lvl w:ilvl="0">
      <w:start w:val="1"/>
      <w:numFmt w:val="bullet"/>
      <w:lvlText w:val=""/>
      <w:lvlJc w:val="left"/>
      <w:pPr>
        <w:tabs>
          <w:tab w:val="num" w:pos="360"/>
        </w:tabs>
        <w:ind w:left="360" w:hanging="360"/>
      </w:pPr>
      <w:rPr>
        <w:rFonts w:ascii="Symbol" w:hAnsi="Symbol" w:hint="default"/>
      </w:rPr>
    </w:lvl>
  </w:abstractNum>
  <w:abstractNum w:abstractNumId="6">
    <w:nsid w:val="4AAF69ED"/>
    <w:multiLevelType w:val="singleLevel"/>
    <w:tmpl w:val="14348F54"/>
    <w:lvl w:ilvl="0">
      <w:start w:val="1"/>
      <w:numFmt w:val="decimal"/>
      <w:lvlText w:val="%1. "/>
      <w:legacy w:legacy="1" w:legacySpace="0" w:legacyIndent="283"/>
      <w:lvlJc w:val="left"/>
      <w:pPr>
        <w:ind w:left="571" w:hanging="283"/>
      </w:pPr>
      <w:rPr>
        <w:rFonts w:ascii="Times New Roman" w:hAnsi="Times New Roman" w:hint="default"/>
        <w:b/>
        <w:i/>
        <w:sz w:val="28"/>
        <w:u w:val="none"/>
      </w:rPr>
    </w:lvl>
  </w:abstractNum>
  <w:abstractNum w:abstractNumId="7">
    <w:nsid w:val="5A42704D"/>
    <w:multiLevelType w:val="singleLevel"/>
    <w:tmpl w:val="FD66F370"/>
    <w:lvl w:ilvl="0">
      <w:numFmt w:val="bullet"/>
      <w:lvlText w:val="-"/>
      <w:lvlJc w:val="left"/>
      <w:pPr>
        <w:tabs>
          <w:tab w:val="num" w:pos="360"/>
        </w:tabs>
        <w:ind w:left="360" w:hanging="360"/>
      </w:pPr>
      <w:rPr>
        <w:rFonts w:hint="default"/>
      </w:rPr>
    </w:lvl>
  </w:abstractNum>
  <w:abstractNum w:abstractNumId="8">
    <w:nsid w:val="5AF76E16"/>
    <w:multiLevelType w:val="multilevel"/>
    <w:tmpl w:val="6FF44BDA"/>
    <w:lvl w:ilvl="0">
      <w:start w:val="1"/>
      <w:numFmt w:val="decimal"/>
      <w:pStyle w:val="IbpsaFranceTitre1"/>
      <w:lvlText w:val="%1."/>
      <w:lvlJc w:val="left"/>
      <w:pPr>
        <w:tabs>
          <w:tab w:val="num" w:pos="0"/>
        </w:tabs>
        <w:ind w:left="0" w:firstLine="0"/>
      </w:pPr>
    </w:lvl>
    <w:lvl w:ilvl="1">
      <w:start w:val="1"/>
      <w:numFmt w:val="decimal"/>
      <w:pStyle w:val="IbpsaFranceTitre2"/>
      <w:lvlText w:val="%1.%2."/>
      <w:lvlJc w:val="left"/>
      <w:pPr>
        <w:tabs>
          <w:tab w:val="num" w:pos="0"/>
        </w:tabs>
        <w:ind w:left="0" w:firstLine="0"/>
      </w:pPr>
    </w:lvl>
    <w:lvl w:ilvl="2">
      <w:start w:val="1"/>
      <w:numFmt w:val="decimal"/>
      <w:pStyle w:val="IbpsaFranceTitre3"/>
      <w:lvlText w:val="%1.%2.%3."/>
      <w:lvlJc w:val="left"/>
      <w:pPr>
        <w:tabs>
          <w:tab w:val="num" w:pos="720"/>
        </w:tabs>
        <w:ind w:left="0" w:firstLine="0"/>
      </w:pPr>
    </w:lvl>
    <w:lvl w:ilvl="3">
      <w:start w:val="1"/>
      <w:numFmt w:val="decimal"/>
      <w:lvlText w:val="%1.%2.%3.%4."/>
      <w:lvlJc w:val="left"/>
      <w:pPr>
        <w:tabs>
          <w:tab w:val="num" w:pos="108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1584" w:hanging="1584"/>
      </w:pPr>
    </w:lvl>
  </w:abstractNum>
  <w:num w:numId="1">
    <w:abstractNumId w:val="8"/>
  </w:num>
  <w:num w:numId="2">
    <w:abstractNumId w:val="2"/>
  </w:num>
  <w:num w:numId="3">
    <w:abstractNumId w:val="4"/>
  </w:num>
  <w:num w:numId="4">
    <w:abstractNumId w:val="3"/>
  </w:num>
  <w:num w:numId="5">
    <w:abstractNumId w:val="5"/>
  </w:num>
  <w:num w:numId="6">
    <w:abstractNumId w:val="7"/>
  </w:num>
  <w:num w:numId="7">
    <w:abstractNumId w:val="6"/>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3EA5"/>
    <w:rsid w:val="00063808"/>
    <w:rsid w:val="00075721"/>
    <w:rsid w:val="000A5967"/>
    <w:rsid w:val="000B4C1E"/>
    <w:rsid w:val="000E3513"/>
    <w:rsid w:val="00136D69"/>
    <w:rsid w:val="001F08E0"/>
    <w:rsid w:val="00214083"/>
    <w:rsid w:val="00223EA5"/>
    <w:rsid w:val="00342C35"/>
    <w:rsid w:val="0036311A"/>
    <w:rsid w:val="00375FF2"/>
    <w:rsid w:val="003B509B"/>
    <w:rsid w:val="003C4B9B"/>
    <w:rsid w:val="003C6644"/>
    <w:rsid w:val="003E0080"/>
    <w:rsid w:val="003F4B84"/>
    <w:rsid w:val="003F555C"/>
    <w:rsid w:val="00416314"/>
    <w:rsid w:val="00496594"/>
    <w:rsid w:val="004F50D1"/>
    <w:rsid w:val="004F7BF9"/>
    <w:rsid w:val="005332D6"/>
    <w:rsid w:val="00544473"/>
    <w:rsid w:val="00562215"/>
    <w:rsid w:val="00581DC4"/>
    <w:rsid w:val="00644D54"/>
    <w:rsid w:val="006660E1"/>
    <w:rsid w:val="0068353E"/>
    <w:rsid w:val="006A39F0"/>
    <w:rsid w:val="00713A4E"/>
    <w:rsid w:val="0072492C"/>
    <w:rsid w:val="00754643"/>
    <w:rsid w:val="00790806"/>
    <w:rsid w:val="007A45FC"/>
    <w:rsid w:val="007F624F"/>
    <w:rsid w:val="008505CE"/>
    <w:rsid w:val="00883FE0"/>
    <w:rsid w:val="008A16E3"/>
    <w:rsid w:val="008C26DE"/>
    <w:rsid w:val="008C3A96"/>
    <w:rsid w:val="00920EC6"/>
    <w:rsid w:val="009912AC"/>
    <w:rsid w:val="00A00140"/>
    <w:rsid w:val="00A30BAF"/>
    <w:rsid w:val="00A55029"/>
    <w:rsid w:val="00A55298"/>
    <w:rsid w:val="00A817F5"/>
    <w:rsid w:val="00A87F1C"/>
    <w:rsid w:val="00A97B0B"/>
    <w:rsid w:val="00AA52EE"/>
    <w:rsid w:val="00B32A8F"/>
    <w:rsid w:val="00BC458F"/>
    <w:rsid w:val="00C11F10"/>
    <w:rsid w:val="00C13460"/>
    <w:rsid w:val="00C51CB9"/>
    <w:rsid w:val="00C83F5D"/>
    <w:rsid w:val="00CB12D8"/>
    <w:rsid w:val="00CE6FBD"/>
    <w:rsid w:val="00D36322"/>
    <w:rsid w:val="00D535C9"/>
    <w:rsid w:val="00D74319"/>
    <w:rsid w:val="00DC0444"/>
    <w:rsid w:val="00DE7079"/>
    <w:rsid w:val="00DF3450"/>
    <w:rsid w:val="00E038EF"/>
    <w:rsid w:val="00E16237"/>
    <w:rsid w:val="00EE73B9"/>
    <w:rsid w:val="00F21165"/>
    <w:rsid w:val="00F23F0C"/>
    <w:rsid w:val="00F323B5"/>
    <w:rsid w:val="00FB15D9"/>
    <w:rsid w:val="00FE7C3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2973D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pPr>
      <w:tabs>
        <w:tab w:val="center" w:pos="4536"/>
        <w:tab w:val="right" w:pos="9072"/>
      </w:tabs>
      <w:overflowPunct w:val="0"/>
      <w:autoSpaceDE w:val="0"/>
      <w:autoSpaceDN w:val="0"/>
      <w:adjustRightInd w:val="0"/>
      <w:textAlignment w:val="baseline"/>
    </w:pPr>
  </w:style>
  <w:style w:type="character" w:styleId="Numrodepage">
    <w:name w:val="page number"/>
    <w:basedOn w:val="Policepardfaut"/>
  </w:style>
  <w:style w:type="paragraph" w:styleId="En-tte">
    <w:name w:val="header"/>
    <w:basedOn w:val="Normal"/>
    <w:pPr>
      <w:tabs>
        <w:tab w:val="center" w:pos="4536"/>
        <w:tab w:val="right" w:pos="9072"/>
      </w:tabs>
      <w:overflowPunct w:val="0"/>
      <w:autoSpaceDE w:val="0"/>
      <w:autoSpaceDN w:val="0"/>
      <w:adjustRightInd w:val="0"/>
      <w:textAlignment w:val="baseline"/>
    </w:pPr>
    <w:rPr>
      <w:rFonts w:ascii="Times" w:hAnsi="Times" w:cs="Times"/>
    </w:rPr>
  </w:style>
  <w:style w:type="paragraph" w:customStyle="1" w:styleId="adresse">
    <w:name w:val="adresse"/>
    <w:basedOn w:val="Normal"/>
    <w:pPr>
      <w:overflowPunct w:val="0"/>
      <w:autoSpaceDE w:val="0"/>
      <w:autoSpaceDN w:val="0"/>
      <w:adjustRightInd w:val="0"/>
      <w:spacing w:line="240" w:lineRule="exact"/>
      <w:jc w:val="both"/>
      <w:textAlignment w:val="baseline"/>
    </w:pPr>
    <w:rPr>
      <w:i/>
      <w:iCs/>
    </w:rPr>
  </w:style>
  <w:style w:type="paragraph" w:customStyle="1" w:styleId="IbpsaFranceRsum">
    <w:name w:val="IbpsaFranceRésumé"/>
    <w:rsid w:val="009912AC"/>
    <w:pPr>
      <w:overflowPunct w:val="0"/>
      <w:autoSpaceDE w:val="0"/>
      <w:autoSpaceDN w:val="0"/>
      <w:adjustRightInd w:val="0"/>
      <w:spacing w:after="120" w:line="220" w:lineRule="exact"/>
      <w:jc w:val="both"/>
      <w:textAlignment w:val="baseline"/>
    </w:pPr>
    <w:rPr>
      <w:rFonts w:ascii="Arial" w:hAnsi="Arial"/>
      <w:i/>
      <w:iCs/>
      <w:sz w:val="18"/>
      <w:szCs w:val="18"/>
    </w:rPr>
  </w:style>
  <w:style w:type="paragraph" w:customStyle="1" w:styleId="Filetrsumhaut">
    <w:name w:val="Filet résumé haut"/>
    <w:basedOn w:val="Normal"/>
    <w:pPr>
      <w:pBdr>
        <w:top w:val="single" w:sz="6" w:space="3" w:color="auto"/>
      </w:pBdr>
      <w:overflowPunct w:val="0"/>
      <w:autoSpaceDE w:val="0"/>
      <w:autoSpaceDN w:val="0"/>
      <w:adjustRightInd w:val="0"/>
      <w:spacing w:before="480"/>
      <w:textAlignment w:val="baseline"/>
    </w:pPr>
  </w:style>
  <w:style w:type="paragraph" w:customStyle="1" w:styleId="Filetrsumbas">
    <w:name w:val="Filet résumé bas"/>
    <w:basedOn w:val="Normal"/>
    <w:pPr>
      <w:pBdr>
        <w:bottom w:val="single" w:sz="6" w:space="5" w:color="auto"/>
      </w:pBdr>
      <w:overflowPunct w:val="0"/>
      <w:autoSpaceDE w:val="0"/>
      <w:autoSpaceDN w:val="0"/>
      <w:adjustRightInd w:val="0"/>
      <w:textAlignment w:val="baseline"/>
    </w:pPr>
  </w:style>
  <w:style w:type="paragraph" w:customStyle="1" w:styleId="IbpsaFranceTexte">
    <w:name w:val="IbpsaFranceTexte"/>
    <w:rsid w:val="009912AC"/>
    <w:pPr>
      <w:overflowPunct w:val="0"/>
      <w:autoSpaceDE w:val="0"/>
      <w:autoSpaceDN w:val="0"/>
      <w:adjustRightInd w:val="0"/>
      <w:spacing w:after="120" w:line="320" w:lineRule="atLeast"/>
      <w:ind w:firstLine="284"/>
      <w:jc w:val="both"/>
      <w:textAlignment w:val="baseline"/>
    </w:pPr>
    <w:rPr>
      <w:sz w:val="22"/>
      <w:szCs w:val="22"/>
    </w:rPr>
  </w:style>
  <w:style w:type="paragraph" w:styleId="Notedebasdepage">
    <w:name w:val="footnote text"/>
    <w:basedOn w:val="Normal"/>
    <w:semiHidden/>
    <w:pPr>
      <w:overflowPunct w:val="0"/>
      <w:autoSpaceDE w:val="0"/>
      <w:autoSpaceDN w:val="0"/>
      <w:adjustRightInd w:val="0"/>
      <w:textAlignment w:val="baseline"/>
    </w:pPr>
    <w:rPr>
      <w:rFonts w:ascii="Times" w:hAnsi="Times" w:cs="Times"/>
    </w:rPr>
  </w:style>
  <w:style w:type="character" w:styleId="Marquenotebasdepage">
    <w:name w:val="footnote reference"/>
    <w:basedOn w:val="Policepardfaut"/>
    <w:semiHidden/>
    <w:rPr>
      <w:sz w:val="16"/>
      <w:szCs w:val="16"/>
      <w:vertAlign w:val="superscript"/>
    </w:rPr>
  </w:style>
  <w:style w:type="paragraph" w:customStyle="1" w:styleId="IbpsaFranceBibliographie">
    <w:name w:val="IbpsaFranceBibliographie"/>
    <w:basedOn w:val="Normal"/>
    <w:pPr>
      <w:overflowPunct w:val="0"/>
      <w:autoSpaceDE w:val="0"/>
      <w:autoSpaceDN w:val="0"/>
      <w:adjustRightInd w:val="0"/>
      <w:spacing w:after="120"/>
      <w:ind w:left="284" w:hanging="284"/>
      <w:jc w:val="both"/>
      <w:textAlignment w:val="baseline"/>
    </w:pPr>
    <w:rPr>
      <w:sz w:val="22"/>
      <w:szCs w:val="22"/>
    </w:rPr>
  </w:style>
  <w:style w:type="paragraph" w:styleId="Textedebulles">
    <w:name w:val="Balloon Text"/>
    <w:basedOn w:val="Normal"/>
    <w:semiHidden/>
    <w:rsid w:val="00FE7C3E"/>
    <w:rPr>
      <w:rFonts w:ascii="Tahoma" w:hAnsi="Tahoma" w:cs="Tahoma"/>
      <w:sz w:val="16"/>
      <w:szCs w:val="16"/>
    </w:rPr>
  </w:style>
  <w:style w:type="paragraph" w:customStyle="1" w:styleId="IbpsaFranceTitre2">
    <w:name w:val="IbpsaFranceTitre2"/>
    <w:basedOn w:val="IbpsaFranceTexte"/>
    <w:next w:val="IbpsaFranceTexte"/>
    <w:rsid w:val="003B509B"/>
    <w:pPr>
      <w:keepNext/>
      <w:numPr>
        <w:ilvl w:val="1"/>
        <w:numId w:val="1"/>
      </w:numPr>
      <w:tabs>
        <w:tab w:val="clear" w:pos="0"/>
      </w:tabs>
      <w:spacing w:before="180" w:after="60" w:line="240" w:lineRule="auto"/>
    </w:pPr>
    <w:rPr>
      <w:iCs/>
      <w:smallCaps/>
      <w:sz w:val="24"/>
    </w:rPr>
  </w:style>
  <w:style w:type="paragraph" w:customStyle="1" w:styleId="IbpsaFranceTitre3">
    <w:name w:val="IbpsaFranceTitre3"/>
    <w:basedOn w:val="IbpsaFranceTexte"/>
    <w:next w:val="IbpsaFranceTexte"/>
    <w:rsid w:val="003B509B"/>
    <w:pPr>
      <w:keepNext/>
      <w:numPr>
        <w:ilvl w:val="2"/>
        <w:numId w:val="1"/>
      </w:numPr>
      <w:tabs>
        <w:tab w:val="clear" w:pos="720"/>
      </w:tabs>
      <w:spacing w:before="120" w:after="0" w:line="240" w:lineRule="auto"/>
    </w:pPr>
    <w:rPr>
      <w:iCs/>
    </w:rPr>
  </w:style>
  <w:style w:type="paragraph" w:styleId="Bibliographie">
    <w:name w:val="Bibliography"/>
    <w:basedOn w:val="Normal"/>
    <w:next w:val="Normal"/>
    <w:uiPriority w:val="37"/>
    <w:unhideWhenUsed/>
    <w:rsid w:val="00CE6FBD"/>
    <w:pPr>
      <w:ind w:left="720" w:hanging="720"/>
    </w:pPr>
  </w:style>
  <w:style w:type="paragraph" w:customStyle="1" w:styleId="IbpsaFranceTitre1">
    <w:name w:val="IbpsaFranceTitre1"/>
    <w:basedOn w:val="IbpsaFranceTexte"/>
    <w:next w:val="IbpsaFranceTexte"/>
    <w:autoRedefine/>
    <w:rsid w:val="003B509B"/>
    <w:pPr>
      <w:keepNext/>
      <w:numPr>
        <w:numId w:val="1"/>
      </w:numPr>
      <w:tabs>
        <w:tab w:val="clear" w:pos="0"/>
      </w:tabs>
      <w:spacing w:before="240"/>
    </w:pPr>
    <w:rPr>
      <w:bCs/>
      <w:smallCaps/>
      <w:sz w:val="28"/>
    </w:rPr>
  </w:style>
  <w:style w:type="paragraph" w:customStyle="1" w:styleId="IbpsaFranceTitre">
    <w:name w:val="IbpsaFranceTitre"/>
    <w:basedOn w:val="Normal"/>
    <w:pPr>
      <w:overflowPunct w:val="0"/>
      <w:autoSpaceDE w:val="0"/>
      <w:autoSpaceDN w:val="0"/>
      <w:adjustRightInd w:val="0"/>
      <w:spacing w:after="600"/>
      <w:jc w:val="both"/>
      <w:textAlignment w:val="baseline"/>
    </w:pPr>
    <w:rPr>
      <w:b/>
      <w:bCs/>
      <w:sz w:val="28"/>
      <w:szCs w:val="28"/>
    </w:rPr>
  </w:style>
  <w:style w:type="paragraph" w:customStyle="1" w:styleId="IbpsaFranceAuteurs">
    <w:name w:val="IbpsaFranceAuteurs"/>
    <w:basedOn w:val="Normal"/>
    <w:pPr>
      <w:overflowPunct w:val="0"/>
      <w:autoSpaceDE w:val="0"/>
      <w:autoSpaceDN w:val="0"/>
      <w:adjustRightInd w:val="0"/>
      <w:spacing w:after="480"/>
      <w:textAlignment w:val="baseline"/>
    </w:pPr>
    <w:rPr>
      <w:b/>
      <w:bCs/>
      <w:sz w:val="24"/>
      <w:szCs w:val="24"/>
    </w:rPr>
  </w:style>
  <w:style w:type="paragraph" w:customStyle="1" w:styleId="en-tte-Rencontres">
    <w:name w:val="en-tête-Rencontres"/>
    <w:basedOn w:val="Normal"/>
    <w:pPr>
      <w:overflowPunct w:val="0"/>
      <w:autoSpaceDE w:val="0"/>
      <w:autoSpaceDN w:val="0"/>
      <w:adjustRightInd w:val="0"/>
      <w:spacing w:line="220" w:lineRule="exact"/>
      <w:jc w:val="right"/>
      <w:textAlignment w:val="baseline"/>
    </w:pPr>
    <w:rPr>
      <w:smallCaps/>
      <w:sz w:val="18"/>
      <w:szCs w:val="18"/>
    </w:rPr>
  </w:style>
  <w:style w:type="paragraph" w:customStyle="1" w:styleId="motsclsenfranais">
    <w:name w:val="mots clés en français"/>
    <w:basedOn w:val="Normal"/>
    <w:next w:val="Filetrsumbas"/>
    <w:pPr>
      <w:tabs>
        <w:tab w:val="left" w:pos="3402"/>
      </w:tabs>
      <w:overflowPunct w:val="0"/>
      <w:autoSpaceDE w:val="0"/>
      <w:autoSpaceDN w:val="0"/>
      <w:adjustRightInd w:val="0"/>
      <w:spacing w:before="60"/>
      <w:textAlignment w:val="baseline"/>
    </w:pPr>
    <w:rPr>
      <w:i/>
      <w:iCs/>
      <w:sz w:val="18"/>
      <w:szCs w:val="18"/>
    </w:rPr>
  </w:style>
  <w:style w:type="paragraph" w:customStyle="1" w:styleId="rsumenanglais">
    <w:name w:val="résumé en anglais"/>
    <w:basedOn w:val="IbpsaFranceRsum"/>
    <w:rPr>
      <w:lang w:val="en-GB"/>
    </w:rPr>
  </w:style>
  <w:style w:type="paragraph" w:customStyle="1" w:styleId="motsclsenanglais">
    <w:name w:val="mots clés en anglais"/>
    <w:basedOn w:val="Normal"/>
    <w:next w:val="Filetrsumbas"/>
    <w:pPr>
      <w:overflowPunct w:val="0"/>
      <w:autoSpaceDE w:val="0"/>
      <w:autoSpaceDN w:val="0"/>
      <w:adjustRightInd w:val="0"/>
      <w:textAlignment w:val="baseline"/>
    </w:pPr>
    <w:rPr>
      <w:i/>
      <w:iCs/>
      <w:sz w:val="18"/>
      <w:szCs w:val="18"/>
    </w:rPr>
  </w:style>
  <w:style w:type="character" w:styleId="Lienhypertexte">
    <w:name w:val="Hyperlink"/>
    <w:basedOn w:val="Policepardfaut"/>
    <w:rPr>
      <w:color w:val="0000FF"/>
      <w:u w:val="single"/>
    </w:rPr>
  </w:style>
  <w:style w:type="paragraph" w:customStyle="1" w:styleId="IbpsaFranceFigureLegende">
    <w:name w:val="IbpsaFranceFigureLegende"/>
    <w:basedOn w:val="IbpsaFranceTexte"/>
    <w:rsid w:val="00D36322"/>
    <w:pPr>
      <w:numPr>
        <w:ilvl w:val="12"/>
      </w:numPr>
      <w:spacing w:after="240"/>
      <w:ind w:firstLine="284"/>
      <w:jc w:val="center"/>
    </w:pPr>
    <w:rPr>
      <w:i/>
      <w:iCs/>
    </w:rPr>
  </w:style>
  <w:style w:type="paragraph" w:customStyle="1" w:styleId="IbpsaFranceTableauLegende">
    <w:name w:val="IbpsaFranceTableauLegende"/>
    <w:basedOn w:val="IbpsaFranceTexte"/>
    <w:rsid w:val="00D36322"/>
    <w:pPr>
      <w:spacing w:after="240"/>
      <w:ind w:firstLine="0"/>
      <w:jc w:val="center"/>
    </w:pPr>
    <w:rPr>
      <w:i/>
      <w:iCs/>
    </w:rPr>
  </w:style>
  <w:style w:type="paragraph" w:customStyle="1" w:styleId="IbpsaFranceFormule">
    <w:name w:val="IbpsaFranceFormule"/>
    <w:basedOn w:val="Normal"/>
    <w:pPr>
      <w:tabs>
        <w:tab w:val="right" w:pos="7371"/>
      </w:tabs>
      <w:spacing w:before="120"/>
      <w:jc w:val="right"/>
    </w:pPr>
    <w:rPr>
      <w:sz w:val="22"/>
      <w:szCs w:val="22"/>
    </w:rPr>
  </w:style>
  <w:style w:type="paragraph" w:customStyle="1" w:styleId="IbpsaFranceMotsCls">
    <w:name w:val="IbpsaFranceMotsClés"/>
    <w:basedOn w:val="IbpsaFranceRsum"/>
    <w:rsid w:val="00AA52EE"/>
  </w:style>
  <w:style w:type="character" w:customStyle="1" w:styleId="style581">
    <w:name w:val="style581"/>
    <w:basedOn w:val="Policepardfaut"/>
    <w:rsid w:val="00DE7079"/>
    <w:rPr>
      <w:i/>
      <w:iCs/>
      <w:sz w:val="20"/>
      <w:szCs w:val="20"/>
    </w:rPr>
  </w:style>
  <w:style w:type="character" w:customStyle="1" w:styleId="style411">
    <w:name w:val="style411"/>
    <w:basedOn w:val="Policepardfaut"/>
    <w:rsid w:val="00DE7079"/>
    <w:rPr>
      <w:b/>
      <w:bCs/>
    </w:rPr>
  </w:style>
  <w:style w:type="character" w:styleId="Marquedannotation">
    <w:name w:val="annotation reference"/>
    <w:basedOn w:val="Policepardfaut"/>
    <w:semiHidden/>
    <w:rsid w:val="00136D69"/>
    <w:rPr>
      <w:sz w:val="16"/>
      <w:szCs w:val="16"/>
    </w:rPr>
  </w:style>
  <w:style w:type="paragraph" w:styleId="Commentaire">
    <w:name w:val="annotation text"/>
    <w:basedOn w:val="Normal"/>
    <w:semiHidden/>
    <w:rsid w:val="00136D69"/>
  </w:style>
  <w:style w:type="paragraph" w:styleId="Objetducommentaire">
    <w:name w:val="annotation subject"/>
    <w:basedOn w:val="Commentaire"/>
    <w:next w:val="Commentaire"/>
    <w:semiHidden/>
    <w:rsid w:val="00136D69"/>
    <w:rPr>
      <w:b/>
      <w:bCs/>
    </w:rPr>
  </w:style>
  <w:style w:type="paragraph" w:styleId="Rvision">
    <w:name w:val="Revision"/>
    <w:hidden/>
    <w:uiPriority w:val="99"/>
    <w:semiHidden/>
    <w:rsid w:val="00883FE0"/>
  </w:style>
  <w:style w:type="paragraph" w:styleId="Lgende">
    <w:name w:val="caption"/>
    <w:basedOn w:val="Normal"/>
    <w:next w:val="Normal"/>
    <w:uiPriority w:val="35"/>
    <w:unhideWhenUsed/>
    <w:qFormat/>
    <w:rsid w:val="00920EC6"/>
    <w:rPr>
      <w:b/>
      <w:bCs/>
    </w:rPr>
  </w:style>
  <w:style w:type="paragraph" w:customStyle="1" w:styleId="TableMainHead">
    <w:name w:val="Table Main Head"/>
    <w:basedOn w:val="Normal"/>
    <w:rsid w:val="00FB15D9"/>
    <w:pPr>
      <w:spacing w:line="220" w:lineRule="exact"/>
      <w:jc w:val="center"/>
      <w:outlineLvl w:val="0"/>
    </w:pPr>
    <w:rPr>
      <w:b/>
      <w:caps/>
      <w:kern w:val="28"/>
      <w:sz w:val="18"/>
      <w:lang w:val="en-GB" w:eastAsia="en-US"/>
    </w:rPr>
  </w:style>
  <w:style w:type="paragraph" w:customStyle="1" w:styleId="TableText">
    <w:name w:val="Table Text"/>
    <w:basedOn w:val="Normal"/>
    <w:rsid w:val="00FB15D9"/>
    <w:pPr>
      <w:spacing w:line="220" w:lineRule="exact"/>
      <w:outlineLvl w:val="0"/>
    </w:pPr>
    <w:rPr>
      <w:kern w:val="28"/>
      <w:sz w:val="18"/>
      <w:lang w:val="en-GB" w:eastAsia="en-US"/>
    </w:rPr>
  </w:style>
  <w:style w:type="paragraph" w:customStyle="1" w:styleId="IbpsaFranceTexteTableau">
    <w:name w:val="IbpsaFranceTexteTableau"/>
    <w:basedOn w:val="IbpsaFranceTexte"/>
    <w:qFormat/>
    <w:rsid w:val="00FB15D9"/>
    <w:pPr>
      <w:spacing w:after="0" w:line="240" w:lineRule="auto"/>
      <w:ind w:firstLine="0"/>
      <w:jc w:val="center"/>
    </w:pPr>
  </w:style>
  <w:style w:type="paragraph" w:customStyle="1" w:styleId="IbpasFranceFigure">
    <w:name w:val="IbpasFranceFigure"/>
    <w:basedOn w:val="IbpsaFranceFigureLegende"/>
    <w:qFormat/>
    <w:rsid w:val="00D36322"/>
    <w:pPr>
      <w:spacing w:after="0"/>
    </w:pPr>
  </w:style>
  <w:style w:type="paragraph" w:customStyle="1" w:styleId="IbpsaFranceConf">
    <w:name w:val="IbpsaFranceConf"/>
    <w:basedOn w:val="IbpsaFranceAuteurs"/>
    <w:qFormat/>
    <w:rsid w:val="008505CE"/>
    <w:pPr>
      <w:jc w:val="right"/>
    </w:pPr>
    <w:rPr>
      <w:b w:val="0"/>
      <w:i/>
    </w:rPr>
  </w:style>
  <w:style w:type="character" w:customStyle="1" w:styleId="PieddepageCar">
    <w:name w:val="Pied de page Car"/>
    <w:basedOn w:val="Policepardfaut"/>
    <w:link w:val="Pieddepage"/>
    <w:uiPriority w:val="99"/>
    <w:rsid w:val="00F23F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pPr>
      <w:tabs>
        <w:tab w:val="center" w:pos="4536"/>
        <w:tab w:val="right" w:pos="9072"/>
      </w:tabs>
      <w:overflowPunct w:val="0"/>
      <w:autoSpaceDE w:val="0"/>
      <w:autoSpaceDN w:val="0"/>
      <w:adjustRightInd w:val="0"/>
      <w:textAlignment w:val="baseline"/>
    </w:pPr>
  </w:style>
  <w:style w:type="character" w:styleId="Numrodepage">
    <w:name w:val="page number"/>
    <w:basedOn w:val="Policepardfaut"/>
  </w:style>
  <w:style w:type="paragraph" w:styleId="En-tte">
    <w:name w:val="header"/>
    <w:basedOn w:val="Normal"/>
    <w:pPr>
      <w:tabs>
        <w:tab w:val="center" w:pos="4536"/>
        <w:tab w:val="right" w:pos="9072"/>
      </w:tabs>
      <w:overflowPunct w:val="0"/>
      <w:autoSpaceDE w:val="0"/>
      <w:autoSpaceDN w:val="0"/>
      <w:adjustRightInd w:val="0"/>
      <w:textAlignment w:val="baseline"/>
    </w:pPr>
    <w:rPr>
      <w:rFonts w:ascii="Times" w:hAnsi="Times" w:cs="Times"/>
    </w:rPr>
  </w:style>
  <w:style w:type="paragraph" w:customStyle="1" w:styleId="adresse">
    <w:name w:val="adresse"/>
    <w:basedOn w:val="Normal"/>
    <w:pPr>
      <w:overflowPunct w:val="0"/>
      <w:autoSpaceDE w:val="0"/>
      <w:autoSpaceDN w:val="0"/>
      <w:adjustRightInd w:val="0"/>
      <w:spacing w:line="240" w:lineRule="exact"/>
      <w:jc w:val="both"/>
      <w:textAlignment w:val="baseline"/>
    </w:pPr>
    <w:rPr>
      <w:i/>
      <w:iCs/>
    </w:rPr>
  </w:style>
  <w:style w:type="paragraph" w:customStyle="1" w:styleId="IbpsaFranceRsum">
    <w:name w:val="IbpsaFranceRésumé"/>
    <w:rsid w:val="009912AC"/>
    <w:pPr>
      <w:overflowPunct w:val="0"/>
      <w:autoSpaceDE w:val="0"/>
      <w:autoSpaceDN w:val="0"/>
      <w:adjustRightInd w:val="0"/>
      <w:spacing w:after="120" w:line="220" w:lineRule="exact"/>
      <w:jc w:val="both"/>
      <w:textAlignment w:val="baseline"/>
    </w:pPr>
    <w:rPr>
      <w:rFonts w:ascii="Arial" w:hAnsi="Arial"/>
      <w:i/>
      <w:iCs/>
      <w:sz w:val="18"/>
      <w:szCs w:val="18"/>
    </w:rPr>
  </w:style>
  <w:style w:type="paragraph" w:customStyle="1" w:styleId="Filetrsumhaut">
    <w:name w:val="Filet résumé haut"/>
    <w:basedOn w:val="Normal"/>
    <w:pPr>
      <w:pBdr>
        <w:top w:val="single" w:sz="6" w:space="3" w:color="auto"/>
      </w:pBdr>
      <w:overflowPunct w:val="0"/>
      <w:autoSpaceDE w:val="0"/>
      <w:autoSpaceDN w:val="0"/>
      <w:adjustRightInd w:val="0"/>
      <w:spacing w:before="480"/>
      <w:textAlignment w:val="baseline"/>
    </w:pPr>
  </w:style>
  <w:style w:type="paragraph" w:customStyle="1" w:styleId="Filetrsumbas">
    <w:name w:val="Filet résumé bas"/>
    <w:basedOn w:val="Normal"/>
    <w:pPr>
      <w:pBdr>
        <w:bottom w:val="single" w:sz="6" w:space="5" w:color="auto"/>
      </w:pBdr>
      <w:overflowPunct w:val="0"/>
      <w:autoSpaceDE w:val="0"/>
      <w:autoSpaceDN w:val="0"/>
      <w:adjustRightInd w:val="0"/>
      <w:textAlignment w:val="baseline"/>
    </w:pPr>
  </w:style>
  <w:style w:type="paragraph" w:customStyle="1" w:styleId="IbpsaFranceTexte">
    <w:name w:val="IbpsaFranceTexte"/>
    <w:rsid w:val="009912AC"/>
    <w:pPr>
      <w:overflowPunct w:val="0"/>
      <w:autoSpaceDE w:val="0"/>
      <w:autoSpaceDN w:val="0"/>
      <w:adjustRightInd w:val="0"/>
      <w:spacing w:after="120" w:line="320" w:lineRule="atLeast"/>
      <w:ind w:firstLine="284"/>
      <w:jc w:val="both"/>
      <w:textAlignment w:val="baseline"/>
    </w:pPr>
    <w:rPr>
      <w:sz w:val="22"/>
      <w:szCs w:val="22"/>
    </w:rPr>
  </w:style>
  <w:style w:type="paragraph" w:styleId="Notedebasdepage">
    <w:name w:val="footnote text"/>
    <w:basedOn w:val="Normal"/>
    <w:semiHidden/>
    <w:pPr>
      <w:overflowPunct w:val="0"/>
      <w:autoSpaceDE w:val="0"/>
      <w:autoSpaceDN w:val="0"/>
      <w:adjustRightInd w:val="0"/>
      <w:textAlignment w:val="baseline"/>
    </w:pPr>
    <w:rPr>
      <w:rFonts w:ascii="Times" w:hAnsi="Times" w:cs="Times"/>
    </w:rPr>
  </w:style>
  <w:style w:type="character" w:styleId="Marquenotebasdepage">
    <w:name w:val="footnote reference"/>
    <w:basedOn w:val="Policepardfaut"/>
    <w:semiHidden/>
    <w:rPr>
      <w:sz w:val="16"/>
      <w:szCs w:val="16"/>
      <w:vertAlign w:val="superscript"/>
    </w:rPr>
  </w:style>
  <w:style w:type="paragraph" w:customStyle="1" w:styleId="IbpsaFranceBibliographie">
    <w:name w:val="IbpsaFranceBibliographie"/>
    <w:basedOn w:val="Normal"/>
    <w:pPr>
      <w:overflowPunct w:val="0"/>
      <w:autoSpaceDE w:val="0"/>
      <w:autoSpaceDN w:val="0"/>
      <w:adjustRightInd w:val="0"/>
      <w:spacing w:after="120"/>
      <w:ind w:left="284" w:hanging="284"/>
      <w:jc w:val="both"/>
      <w:textAlignment w:val="baseline"/>
    </w:pPr>
    <w:rPr>
      <w:sz w:val="22"/>
      <w:szCs w:val="22"/>
    </w:rPr>
  </w:style>
  <w:style w:type="paragraph" w:styleId="Textedebulles">
    <w:name w:val="Balloon Text"/>
    <w:basedOn w:val="Normal"/>
    <w:semiHidden/>
    <w:rsid w:val="00FE7C3E"/>
    <w:rPr>
      <w:rFonts w:ascii="Tahoma" w:hAnsi="Tahoma" w:cs="Tahoma"/>
      <w:sz w:val="16"/>
      <w:szCs w:val="16"/>
    </w:rPr>
  </w:style>
  <w:style w:type="paragraph" w:customStyle="1" w:styleId="IbpsaFranceTitre2">
    <w:name w:val="IbpsaFranceTitre2"/>
    <w:basedOn w:val="IbpsaFranceTexte"/>
    <w:next w:val="IbpsaFranceTexte"/>
    <w:rsid w:val="003B509B"/>
    <w:pPr>
      <w:keepNext/>
      <w:numPr>
        <w:ilvl w:val="1"/>
        <w:numId w:val="1"/>
      </w:numPr>
      <w:tabs>
        <w:tab w:val="clear" w:pos="0"/>
      </w:tabs>
      <w:spacing w:before="180" w:after="60" w:line="240" w:lineRule="auto"/>
    </w:pPr>
    <w:rPr>
      <w:iCs/>
      <w:smallCaps/>
      <w:sz w:val="24"/>
    </w:rPr>
  </w:style>
  <w:style w:type="paragraph" w:customStyle="1" w:styleId="IbpsaFranceTitre3">
    <w:name w:val="IbpsaFranceTitre3"/>
    <w:basedOn w:val="IbpsaFranceTexte"/>
    <w:next w:val="IbpsaFranceTexte"/>
    <w:rsid w:val="003B509B"/>
    <w:pPr>
      <w:keepNext/>
      <w:numPr>
        <w:ilvl w:val="2"/>
        <w:numId w:val="1"/>
      </w:numPr>
      <w:tabs>
        <w:tab w:val="clear" w:pos="720"/>
      </w:tabs>
      <w:spacing w:before="120" w:after="0" w:line="240" w:lineRule="auto"/>
    </w:pPr>
    <w:rPr>
      <w:iCs/>
    </w:rPr>
  </w:style>
  <w:style w:type="paragraph" w:styleId="Bibliographie">
    <w:name w:val="Bibliography"/>
    <w:basedOn w:val="Normal"/>
    <w:next w:val="Normal"/>
    <w:uiPriority w:val="37"/>
    <w:unhideWhenUsed/>
    <w:rsid w:val="00CE6FBD"/>
    <w:pPr>
      <w:ind w:left="720" w:hanging="720"/>
    </w:pPr>
  </w:style>
  <w:style w:type="paragraph" w:customStyle="1" w:styleId="IbpsaFranceTitre1">
    <w:name w:val="IbpsaFranceTitre1"/>
    <w:basedOn w:val="IbpsaFranceTexte"/>
    <w:next w:val="IbpsaFranceTexte"/>
    <w:autoRedefine/>
    <w:rsid w:val="003B509B"/>
    <w:pPr>
      <w:keepNext/>
      <w:numPr>
        <w:numId w:val="1"/>
      </w:numPr>
      <w:tabs>
        <w:tab w:val="clear" w:pos="0"/>
      </w:tabs>
      <w:spacing w:before="240"/>
    </w:pPr>
    <w:rPr>
      <w:bCs/>
      <w:smallCaps/>
      <w:sz w:val="28"/>
    </w:rPr>
  </w:style>
  <w:style w:type="paragraph" w:customStyle="1" w:styleId="IbpsaFranceTitre">
    <w:name w:val="IbpsaFranceTitre"/>
    <w:basedOn w:val="Normal"/>
    <w:pPr>
      <w:overflowPunct w:val="0"/>
      <w:autoSpaceDE w:val="0"/>
      <w:autoSpaceDN w:val="0"/>
      <w:adjustRightInd w:val="0"/>
      <w:spacing w:after="600"/>
      <w:jc w:val="both"/>
      <w:textAlignment w:val="baseline"/>
    </w:pPr>
    <w:rPr>
      <w:b/>
      <w:bCs/>
      <w:sz w:val="28"/>
      <w:szCs w:val="28"/>
    </w:rPr>
  </w:style>
  <w:style w:type="paragraph" w:customStyle="1" w:styleId="IbpsaFranceAuteurs">
    <w:name w:val="IbpsaFranceAuteurs"/>
    <w:basedOn w:val="Normal"/>
    <w:pPr>
      <w:overflowPunct w:val="0"/>
      <w:autoSpaceDE w:val="0"/>
      <w:autoSpaceDN w:val="0"/>
      <w:adjustRightInd w:val="0"/>
      <w:spacing w:after="480"/>
      <w:textAlignment w:val="baseline"/>
    </w:pPr>
    <w:rPr>
      <w:b/>
      <w:bCs/>
      <w:sz w:val="24"/>
      <w:szCs w:val="24"/>
    </w:rPr>
  </w:style>
  <w:style w:type="paragraph" w:customStyle="1" w:styleId="en-tte-Rencontres">
    <w:name w:val="en-tête-Rencontres"/>
    <w:basedOn w:val="Normal"/>
    <w:pPr>
      <w:overflowPunct w:val="0"/>
      <w:autoSpaceDE w:val="0"/>
      <w:autoSpaceDN w:val="0"/>
      <w:adjustRightInd w:val="0"/>
      <w:spacing w:line="220" w:lineRule="exact"/>
      <w:jc w:val="right"/>
      <w:textAlignment w:val="baseline"/>
    </w:pPr>
    <w:rPr>
      <w:smallCaps/>
      <w:sz w:val="18"/>
      <w:szCs w:val="18"/>
    </w:rPr>
  </w:style>
  <w:style w:type="paragraph" w:customStyle="1" w:styleId="motsclsenfranais">
    <w:name w:val="mots clés en français"/>
    <w:basedOn w:val="Normal"/>
    <w:next w:val="Filetrsumbas"/>
    <w:pPr>
      <w:tabs>
        <w:tab w:val="left" w:pos="3402"/>
      </w:tabs>
      <w:overflowPunct w:val="0"/>
      <w:autoSpaceDE w:val="0"/>
      <w:autoSpaceDN w:val="0"/>
      <w:adjustRightInd w:val="0"/>
      <w:spacing w:before="60"/>
      <w:textAlignment w:val="baseline"/>
    </w:pPr>
    <w:rPr>
      <w:i/>
      <w:iCs/>
      <w:sz w:val="18"/>
      <w:szCs w:val="18"/>
    </w:rPr>
  </w:style>
  <w:style w:type="paragraph" w:customStyle="1" w:styleId="rsumenanglais">
    <w:name w:val="résumé en anglais"/>
    <w:basedOn w:val="IbpsaFranceRsum"/>
    <w:rPr>
      <w:lang w:val="en-GB"/>
    </w:rPr>
  </w:style>
  <w:style w:type="paragraph" w:customStyle="1" w:styleId="motsclsenanglais">
    <w:name w:val="mots clés en anglais"/>
    <w:basedOn w:val="Normal"/>
    <w:next w:val="Filetrsumbas"/>
    <w:pPr>
      <w:overflowPunct w:val="0"/>
      <w:autoSpaceDE w:val="0"/>
      <w:autoSpaceDN w:val="0"/>
      <w:adjustRightInd w:val="0"/>
      <w:textAlignment w:val="baseline"/>
    </w:pPr>
    <w:rPr>
      <w:i/>
      <w:iCs/>
      <w:sz w:val="18"/>
      <w:szCs w:val="18"/>
    </w:rPr>
  </w:style>
  <w:style w:type="character" w:styleId="Lienhypertexte">
    <w:name w:val="Hyperlink"/>
    <w:basedOn w:val="Policepardfaut"/>
    <w:rPr>
      <w:color w:val="0000FF"/>
      <w:u w:val="single"/>
    </w:rPr>
  </w:style>
  <w:style w:type="paragraph" w:customStyle="1" w:styleId="IbpsaFranceFigureLegende">
    <w:name w:val="IbpsaFranceFigureLegende"/>
    <w:basedOn w:val="IbpsaFranceTexte"/>
    <w:rsid w:val="00D36322"/>
    <w:pPr>
      <w:numPr>
        <w:ilvl w:val="12"/>
      </w:numPr>
      <w:spacing w:after="240"/>
      <w:ind w:firstLine="284"/>
      <w:jc w:val="center"/>
    </w:pPr>
    <w:rPr>
      <w:i/>
      <w:iCs/>
    </w:rPr>
  </w:style>
  <w:style w:type="paragraph" w:customStyle="1" w:styleId="IbpsaFranceTableauLegende">
    <w:name w:val="IbpsaFranceTableauLegende"/>
    <w:basedOn w:val="IbpsaFranceTexte"/>
    <w:rsid w:val="00D36322"/>
    <w:pPr>
      <w:spacing w:after="240"/>
      <w:ind w:firstLine="0"/>
      <w:jc w:val="center"/>
    </w:pPr>
    <w:rPr>
      <w:i/>
      <w:iCs/>
    </w:rPr>
  </w:style>
  <w:style w:type="paragraph" w:customStyle="1" w:styleId="IbpsaFranceFormule">
    <w:name w:val="IbpsaFranceFormule"/>
    <w:basedOn w:val="Normal"/>
    <w:pPr>
      <w:tabs>
        <w:tab w:val="right" w:pos="7371"/>
      </w:tabs>
      <w:spacing w:before="120"/>
      <w:jc w:val="right"/>
    </w:pPr>
    <w:rPr>
      <w:sz w:val="22"/>
      <w:szCs w:val="22"/>
    </w:rPr>
  </w:style>
  <w:style w:type="paragraph" w:customStyle="1" w:styleId="IbpsaFranceMotsCls">
    <w:name w:val="IbpsaFranceMotsClés"/>
    <w:basedOn w:val="IbpsaFranceRsum"/>
    <w:rsid w:val="00AA52EE"/>
  </w:style>
  <w:style w:type="character" w:customStyle="1" w:styleId="style581">
    <w:name w:val="style581"/>
    <w:basedOn w:val="Policepardfaut"/>
    <w:rsid w:val="00DE7079"/>
    <w:rPr>
      <w:i/>
      <w:iCs/>
      <w:sz w:val="20"/>
      <w:szCs w:val="20"/>
    </w:rPr>
  </w:style>
  <w:style w:type="character" w:customStyle="1" w:styleId="style411">
    <w:name w:val="style411"/>
    <w:basedOn w:val="Policepardfaut"/>
    <w:rsid w:val="00DE7079"/>
    <w:rPr>
      <w:b/>
      <w:bCs/>
    </w:rPr>
  </w:style>
  <w:style w:type="character" w:styleId="Marquedannotation">
    <w:name w:val="annotation reference"/>
    <w:basedOn w:val="Policepardfaut"/>
    <w:semiHidden/>
    <w:rsid w:val="00136D69"/>
    <w:rPr>
      <w:sz w:val="16"/>
      <w:szCs w:val="16"/>
    </w:rPr>
  </w:style>
  <w:style w:type="paragraph" w:styleId="Commentaire">
    <w:name w:val="annotation text"/>
    <w:basedOn w:val="Normal"/>
    <w:semiHidden/>
    <w:rsid w:val="00136D69"/>
  </w:style>
  <w:style w:type="paragraph" w:styleId="Objetducommentaire">
    <w:name w:val="annotation subject"/>
    <w:basedOn w:val="Commentaire"/>
    <w:next w:val="Commentaire"/>
    <w:semiHidden/>
    <w:rsid w:val="00136D69"/>
    <w:rPr>
      <w:b/>
      <w:bCs/>
    </w:rPr>
  </w:style>
  <w:style w:type="paragraph" w:styleId="Rvision">
    <w:name w:val="Revision"/>
    <w:hidden/>
    <w:uiPriority w:val="99"/>
    <w:semiHidden/>
    <w:rsid w:val="00883FE0"/>
  </w:style>
  <w:style w:type="paragraph" w:styleId="Lgende">
    <w:name w:val="caption"/>
    <w:basedOn w:val="Normal"/>
    <w:next w:val="Normal"/>
    <w:uiPriority w:val="35"/>
    <w:unhideWhenUsed/>
    <w:qFormat/>
    <w:rsid w:val="00920EC6"/>
    <w:rPr>
      <w:b/>
      <w:bCs/>
    </w:rPr>
  </w:style>
  <w:style w:type="paragraph" w:customStyle="1" w:styleId="TableMainHead">
    <w:name w:val="Table Main Head"/>
    <w:basedOn w:val="Normal"/>
    <w:rsid w:val="00FB15D9"/>
    <w:pPr>
      <w:spacing w:line="220" w:lineRule="exact"/>
      <w:jc w:val="center"/>
      <w:outlineLvl w:val="0"/>
    </w:pPr>
    <w:rPr>
      <w:b/>
      <w:caps/>
      <w:kern w:val="28"/>
      <w:sz w:val="18"/>
      <w:lang w:val="en-GB" w:eastAsia="en-US"/>
    </w:rPr>
  </w:style>
  <w:style w:type="paragraph" w:customStyle="1" w:styleId="TableText">
    <w:name w:val="Table Text"/>
    <w:basedOn w:val="Normal"/>
    <w:rsid w:val="00FB15D9"/>
    <w:pPr>
      <w:spacing w:line="220" w:lineRule="exact"/>
      <w:outlineLvl w:val="0"/>
    </w:pPr>
    <w:rPr>
      <w:kern w:val="28"/>
      <w:sz w:val="18"/>
      <w:lang w:val="en-GB" w:eastAsia="en-US"/>
    </w:rPr>
  </w:style>
  <w:style w:type="paragraph" w:customStyle="1" w:styleId="IbpsaFranceTexteTableau">
    <w:name w:val="IbpsaFranceTexteTableau"/>
    <w:basedOn w:val="IbpsaFranceTexte"/>
    <w:qFormat/>
    <w:rsid w:val="00FB15D9"/>
    <w:pPr>
      <w:spacing w:after="0" w:line="240" w:lineRule="auto"/>
      <w:ind w:firstLine="0"/>
      <w:jc w:val="center"/>
    </w:pPr>
  </w:style>
  <w:style w:type="paragraph" w:customStyle="1" w:styleId="IbpasFranceFigure">
    <w:name w:val="IbpasFranceFigure"/>
    <w:basedOn w:val="IbpsaFranceFigureLegende"/>
    <w:qFormat/>
    <w:rsid w:val="00D36322"/>
    <w:pPr>
      <w:spacing w:after="0"/>
    </w:pPr>
  </w:style>
  <w:style w:type="paragraph" w:customStyle="1" w:styleId="IbpsaFranceConf">
    <w:name w:val="IbpsaFranceConf"/>
    <w:basedOn w:val="IbpsaFranceAuteurs"/>
    <w:qFormat/>
    <w:rsid w:val="008505CE"/>
    <w:pPr>
      <w:jc w:val="right"/>
    </w:pPr>
    <w:rPr>
      <w:b w:val="0"/>
      <w:i/>
    </w:rPr>
  </w:style>
  <w:style w:type="character" w:customStyle="1" w:styleId="PieddepageCar">
    <w:name w:val="Pied de page Car"/>
    <w:basedOn w:val="Policepardfaut"/>
    <w:link w:val="Pieddepage"/>
    <w:uiPriority w:val="99"/>
    <w:rsid w:val="00F23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wmf"/><Relationship Id="rId12" Type="http://schemas.openxmlformats.org/officeDocument/2006/relationships/oleObject" Target="embeddings/Microsoft_Equation1.bin"/><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erard.krauss@insa-lyon.fr" TargetMode="External"/><Relationship Id="rId10"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329500-48C4-8C40-8C03-672541181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306</Words>
  <Characters>12687</Characters>
  <Application>Microsoft Macintosh Word</Application>
  <DocSecurity>0</DocSecurity>
  <Lines>105</Lines>
  <Paragraphs>29</Paragraphs>
  <ScaleCrop>false</ScaleCrop>
  <HeadingPairs>
    <vt:vector size="2" baseType="variant">
      <vt:variant>
        <vt:lpstr>Titre</vt:lpstr>
      </vt:variant>
      <vt:variant>
        <vt:i4>1</vt:i4>
      </vt:variant>
    </vt:vector>
  </HeadingPairs>
  <TitlesOfParts>
    <vt:vector size="1" baseType="lpstr">
      <vt:lpstr>Instructions aux auteurs</vt:lpstr>
    </vt:vector>
  </TitlesOfParts>
  <Company>Université d'Artois</Company>
  <LinksUpToDate>false</LinksUpToDate>
  <CharactersWithSpaces>14964</CharactersWithSpaces>
  <SharedDoc>false</SharedDoc>
  <HLinks>
    <vt:vector size="6" baseType="variant">
      <vt:variant>
        <vt:i4>1638449</vt:i4>
      </vt:variant>
      <vt:variant>
        <vt:i4>0</vt:i4>
      </vt:variant>
      <vt:variant>
        <vt:i4>0</vt:i4>
      </vt:variant>
      <vt:variant>
        <vt:i4>5</vt:i4>
      </vt:variant>
      <vt:variant>
        <vt:lpwstr>mailto:gerard.krauss@insa-lyon.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aux auteurs</dc:title>
  <dc:subject/>
  <dc:creator>opoupard</dc:creator>
  <cp:keywords/>
  <cp:lastModifiedBy>Laurent MORA</cp:lastModifiedBy>
  <cp:revision>3</cp:revision>
  <cp:lastPrinted>2014-01-24T12:21:00Z</cp:lastPrinted>
  <dcterms:created xsi:type="dcterms:W3CDTF">2016-01-26T07:37:00Z</dcterms:created>
  <dcterms:modified xsi:type="dcterms:W3CDTF">2016-01-2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Z2OA5gt6"/&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